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7CAD5A5" w14:textId="11F6D9F7" w:rsidR="00D043D4" w:rsidRDefault="003A6524" w:rsidP="00826A6A">
      <w:pPr>
        <w:pStyle w:val="a3"/>
      </w:pPr>
      <w:r>
        <w:t xml:space="preserve">An </w:t>
      </w:r>
      <w:r w:rsidR="00537E71" w:rsidRPr="00537E71">
        <w:t>Intelligent</w:t>
      </w:r>
      <w:r w:rsidR="00537E71">
        <w:t xml:space="preserve"> </w:t>
      </w:r>
      <w:r w:rsidR="00852427">
        <w:t>A</w:t>
      </w:r>
      <w:r w:rsidR="00537E71">
        <w:t>gent-b</w:t>
      </w:r>
      <w:r w:rsidR="00015BEF">
        <w:t xml:space="preserve">ased </w:t>
      </w:r>
      <w:r w:rsidR="00852427">
        <w:t xml:space="preserve">Immersive </w:t>
      </w:r>
      <w:r w:rsidR="00015BEF">
        <w:t>Brain-</w:t>
      </w:r>
      <w:r w:rsidR="005D47ED">
        <w:t>c</w:t>
      </w:r>
      <w:r w:rsidR="00015BEF">
        <w:t>omputer Interface</w:t>
      </w:r>
      <w:r w:rsidRPr="003A6524">
        <w:t xml:space="preserve"> </w:t>
      </w:r>
      <w:r>
        <w:t>Prototype</w:t>
      </w:r>
    </w:p>
    <w:p w14:paraId="5123A8DC" w14:textId="1DA818F4" w:rsidR="00263639" w:rsidRPr="00D043D4" w:rsidRDefault="00263639" w:rsidP="00263639">
      <w:pPr>
        <w:pStyle w:val="a3"/>
      </w:pPr>
      <w:r>
        <w:t>ABSTRACT</w:t>
      </w:r>
    </w:p>
    <w:p w14:paraId="18FFB928" w14:textId="7BB9973C" w:rsidR="00A1347E" w:rsidRDefault="00ED16B6" w:rsidP="00A1347E">
      <w:bookmarkStart w:id="0" w:name="_Hlk509344758"/>
      <w:r>
        <w:t>Brain-computer Interface</w:t>
      </w:r>
      <w:r w:rsidR="00D153DD">
        <w:t xml:space="preserve"> (BCI)</w:t>
      </w:r>
      <w:r>
        <w:t xml:space="preserve"> ha</w:t>
      </w:r>
      <w:r w:rsidR="00B5277F">
        <w:t>s</w:t>
      </w:r>
      <w:r>
        <w:t xml:space="preserve"> been</w:t>
      </w:r>
      <w:r w:rsidR="00D153DD">
        <w:t xml:space="preserve"> adopted in virtual reality</w:t>
      </w:r>
      <w:r w:rsidR="00B5277F">
        <w:t xml:space="preserve"> for active control</w:t>
      </w:r>
      <w:r>
        <w:t xml:space="preserve"> and assistive monitor device</w:t>
      </w:r>
      <w:r w:rsidR="00B5277F">
        <w:t xml:space="preserve"> for a long time. </w:t>
      </w:r>
      <w:r>
        <w:t xml:space="preserve">While limited light falls </w:t>
      </w:r>
      <w:r w:rsidR="00B72B06">
        <w:t>upon</w:t>
      </w:r>
      <w:r>
        <w:t xml:space="preserve"> t</w:t>
      </w:r>
      <w:r w:rsidR="00D153DD">
        <w:t xml:space="preserve">he potential of passive BCI as </w:t>
      </w:r>
      <w:r w:rsidR="00F156FF">
        <w:t xml:space="preserve">an intuitive </w:t>
      </w:r>
      <w:r w:rsidR="00D153DD">
        <w:t xml:space="preserve">interaction method. </w:t>
      </w:r>
      <w:r w:rsidR="00A1347E">
        <w:t>In this paper, we propose</w:t>
      </w:r>
      <w:r w:rsidR="00A1347E">
        <w:rPr>
          <w:rFonts w:hint="eastAsia"/>
        </w:rPr>
        <w:t xml:space="preserve"> </w:t>
      </w:r>
      <w:r w:rsidR="00A1347E">
        <w:t xml:space="preserve">an agent controlled </w:t>
      </w:r>
      <w:r w:rsidR="00D153DD">
        <w:t>BCI</w:t>
      </w:r>
      <w:r w:rsidR="00F156FF">
        <w:t xml:space="preserve">-based </w:t>
      </w:r>
      <w:r w:rsidR="00C841D7">
        <w:t>V</w:t>
      </w:r>
      <w:r w:rsidR="00A1347E">
        <w:t xml:space="preserve">irtual </w:t>
      </w:r>
      <w:r w:rsidR="00C841D7">
        <w:t>E</w:t>
      </w:r>
      <w:r w:rsidR="00A1347E">
        <w:t xml:space="preserve">nvironment (VE). Under the environment, the </w:t>
      </w:r>
      <w:r w:rsidR="00E00626">
        <w:t>reinforcement learning</w:t>
      </w:r>
      <w:r w:rsidR="003627BF">
        <w:t xml:space="preserve"> (RL)</w:t>
      </w:r>
      <w:r w:rsidR="00A1347E">
        <w:t xml:space="preserve"> agent reads and record</w:t>
      </w:r>
      <w:r w:rsidR="00D153DD">
        <w:t>s</w:t>
      </w:r>
      <w:r w:rsidR="00A1347E">
        <w:t xml:space="preserve"> the mind state of user </w:t>
      </w:r>
      <w:r w:rsidR="000D66AA">
        <w:t xml:space="preserve">and learn to change </w:t>
      </w:r>
      <w:r w:rsidR="00B43C3E">
        <w:t>mind of user</w:t>
      </w:r>
      <w:r w:rsidR="00A1347E">
        <w:t xml:space="preserve"> towards a pre-defined direction by changing the VE </w:t>
      </w:r>
      <w:r w:rsidR="00B43C3E">
        <w:t>implicitly</w:t>
      </w:r>
      <w:r w:rsidR="00A1347E">
        <w:t xml:space="preserve">. </w:t>
      </w:r>
      <w:r w:rsidR="000D66AA">
        <w:t xml:space="preserve">During the process the VE evolves </w:t>
      </w:r>
      <w:r w:rsidR="003627BF">
        <w:t xml:space="preserve">as RL agent learns from EEG feedback </w:t>
      </w:r>
      <w:r w:rsidR="000D66AA">
        <w:t>without active human effort</w:t>
      </w:r>
      <w:r w:rsidR="003627BF">
        <w:t>. W</w:t>
      </w:r>
      <w:r w:rsidR="00B43C3E">
        <w:t xml:space="preserve">hile </w:t>
      </w:r>
      <w:r w:rsidR="003627BF">
        <w:t xml:space="preserve">it </w:t>
      </w:r>
      <w:r w:rsidR="00B43C3E">
        <w:t xml:space="preserve">could relief </w:t>
      </w:r>
      <w:r w:rsidR="003627BF">
        <w:t xml:space="preserve">people’s </w:t>
      </w:r>
      <w:r w:rsidR="00B43C3E">
        <w:t xml:space="preserve">stress or enhance </w:t>
      </w:r>
      <w:r w:rsidR="003627BF">
        <w:t xml:space="preserve">brain </w:t>
      </w:r>
      <w:r w:rsidR="00B43C3E">
        <w:t xml:space="preserve">activity. </w:t>
      </w:r>
      <w:r w:rsidR="00315D59">
        <w:t>This</w:t>
      </w:r>
      <w:r w:rsidR="00A1347E">
        <w:t xml:space="preserve"> system is affordable, opensource and </w:t>
      </w:r>
      <w:r w:rsidR="007755C9">
        <w:t xml:space="preserve">generally </w:t>
      </w:r>
      <w:r w:rsidR="00A1347E">
        <w:t>effective.</w:t>
      </w:r>
    </w:p>
    <w:bookmarkEnd w:id="0"/>
    <w:p w14:paraId="28183CCC" w14:textId="06D171C4" w:rsidR="00263639" w:rsidRDefault="00765258" w:rsidP="00263639">
      <w:pPr>
        <w:pStyle w:val="a3"/>
      </w:pPr>
      <w:r>
        <w:t>AUTHOR KEYWORDS</w:t>
      </w:r>
    </w:p>
    <w:p w14:paraId="4BF96197" w14:textId="41F5C530" w:rsidR="00BB1775" w:rsidRPr="00263639" w:rsidRDefault="003A6524">
      <w:r w:rsidRPr="00537E71">
        <w:t>Brain–Computer Interface</w:t>
      </w:r>
      <w:r w:rsidR="00D153DD">
        <w:t>;</w:t>
      </w:r>
      <w:r w:rsidR="00D153DD" w:rsidRPr="00D153DD">
        <w:t xml:space="preserve"> </w:t>
      </w:r>
      <w:r w:rsidR="00D153DD">
        <w:t>Implicit Interaction;</w:t>
      </w:r>
      <w:r>
        <w:t xml:space="preserve"> </w:t>
      </w:r>
      <w:r w:rsidR="00537E71">
        <w:t>Virtual R</w:t>
      </w:r>
      <w:r w:rsidR="00537E71" w:rsidRPr="00537E71">
        <w:t>eality</w:t>
      </w:r>
      <w:r w:rsidR="00537E71">
        <w:t>;</w:t>
      </w:r>
      <w:r w:rsidR="00B43C3E">
        <w:t xml:space="preserve"> Reinforcement Learning;</w:t>
      </w:r>
    </w:p>
    <w:p w14:paraId="798C9589" w14:textId="00AF96C2" w:rsidR="00BB1775" w:rsidRDefault="00765258" w:rsidP="00263639">
      <w:pPr>
        <w:pStyle w:val="a3"/>
      </w:pPr>
      <w:r w:rsidRPr="00BB1775">
        <w:t>ACM CLASSIFICATION KEYWORDS</w:t>
      </w:r>
    </w:p>
    <w:p w14:paraId="07EEA9DC" w14:textId="78D77E3F" w:rsidR="002344A5" w:rsidRDefault="002344A5" w:rsidP="00BB1775">
      <w:r>
        <w:t xml:space="preserve">H.5.2. </w:t>
      </w:r>
      <w:r w:rsidRPr="002344A5">
        <w:t>User Interfaces</w:t>
      </w:r>
      <w:r>
        <w:t xml:space="preserve">: </w:t>
      </w:r>
      <w:r w:rsidRPr="002344A5">
        <w:t>Interaction styles</w:t>
      </w:r>
    </w:p>
    <w:p w14:paraId="533C9C1B" w14:textId="53914AC8" w:rsidR="00BB1775" w:rsidRDefault="00BB1775" w:rsidP="00BB1775">
      <w:r>
        <w:t>H.5.1. Multimedia Information Systems: Artificial, augmented, and virtual realities</w:t>
      </w:r>
    </w:p>
    <w:p w14:paraId="4B253F3C" w14:textId="66386E6F" w:rsidR="00D043D4" w:rsidRPr="00D043D4" w:rsidRDefault="00015BEF" w:rsidP="00D043D4">
      <w:pPr>
        <w:pStyle w:val="a3"/>
      </w:pPr>
      <w:r w:rsidRPr="00D043D4">
        <w:t>INTRODUCTION</w:t>
      </w:r>
    </w:p>
    <w:p w14:paraId="5C12062B" w14:textId="40E16D0B" w:rsidR="003F487C" w:rsidRDefault="003F487C" w:rsidP="003F487C">
      <w:r>
        <w:t xml:space="preserve">As </w:t>
      </w:r>
      <w:r w:rsidR="0024592C">
        <w:t xml:space="preserve">the </w:t>
      </w:r>
      <w:r>
        <w:t xml:space="preserve">cost of Brain-computer Interface falls drastically, the BCI has been freed from the original exclusive medical definition </w:t>
      </w:r>
      <w:r>
        <w:fldChar w:fldCharType="begin"/>
      </w:r>
      <w:r w:rsidR="002C6E5B">
        <w:instrText xml:space="preserve"> ADDIN EN.CITE &lt;EndNote&gt;&lt;Cite&gt;&lt;Author&gt;Zander&lt;/Author&gt;&lt;Year&gt;2014&lt;/Year&gt;&lt;RecNum&gt;37&lt;/RecNum&gt;&lt;DisplayText&gt;[21]&lt;/DisplayText&gt;&lt;record&gt;&lt;rec-number&gt;37&lt;/rec-number&gt;&lt;foreign-keys&gt;&lt;key app="EN" db-id="edr05atp0xdde4ezx21xdad7f9rtfe5zzpda" timestamp="1521558332"&gt;37&lt;/key&gt;&lt;/foreign-keys&gt;&lt;ref-type name="Book Section"&gt;5&lt;/ref-type&gt;&lt;contributors&gt;&lt;authors&gt;&lt;author&gt;Zander, Thorsten O&lt;/author&gt;&lt;author&gt;Brönstrup, Jonas&lt;/author&gt;&lt;author&gt;Lorenz, Romy&lt;/author&gt;&lt;author&gt;Krol, Laurens R&lt;/author&gt;&lt;/authors&gt;&lt;/contributors&gt;&lt;titles&gt;&lt;title&gt;Towards BCI-based implicit control in human–computer interaction&lt;/title&gt;&lt;secondary-title&gt;Advances in Physiological Computing&lt;/secondary-title&gt;&lt;/titles&gt;&lt;pages&gt;67-90&lt;/pages&gt;&lt;dates&gt;&lt;year&gt;2014&lt;/year&gt;&lt;/dates&gt;&lt;publisher&gt;Springer&lt;/publisher&gt;&lt;urls&gt;&lt;/urls&gt;&lt;/record&gt;&lt;/Cite&gt;&lt;/EndNote&gt;</w:instrText>
      </w:r>
      <w:r>
        <w:fldChar w:fldCharType="separate"/>
      </w:r>
      <w:r w:rsidR="002C6E5B">
        <w:rPr>
          <w:noProof/>
        </w:rPr>
        <w:t>[21]</w:t>
      </w:r>
      <w:r>
        <w:fldChar w:fldCharType="end"/>
      </w:r>
      <w:r>
        <w:t xml:space="preserve">. Instead of as a “ </w:t>
      </w:r>
      <w:r w:rsidRPr="003F487C">
        <w:t>non-muscular communication and control channel</w:t>
      </w:r>
      <w:r w:rsidR="002C6E5B">
        <w:t xml:space="preserve"> for </w:t>
      </w:r>
      <w:r w:rsidR="002C6E5B" w:rsidRPr="002C6E5B">
        <w:t>neuromuscular disabilities</w:t>
      </w:r>
      <w:r>
        <w:t>”</w:t>
      </w:r>
      <w:r w:rsidR="002C6E5B">
        <w:t xml:space="preserve"> </w:t>
      </w:r>
      <w:r w:rsidR="002C6E5B">
        <w:fldChar w:fldCharType="begin"/>
      </w:r>
      <w:r w:rsidR="002C6E5B">
        <w:instrText xml:space="preserve"> ADDIN EN.CITE &lt;EndNote&gt;&lt;Cite&gt;&lt;Author&gt;Wolpaw&lt;/Author&gt;&lt;Year&gt;2002&lt;/Year&gt;&lt;RecNum&gt;46&lt;/RecNum&gt;&lt;DisplayText&gt;[20]&lt;/DisplayText&gt;&lt;record&gt;&lt;rec-number&gt;46&lt;/rec-number&gt;&lt;foreign-keys&gt;&lt;key app="EN" db-id="edr05atp0xdde4ezx21xdad7f9rtfe5zzpda" timestamp="1521903614"&gt;46&lt;/key&gt;&lt;/foreign-keys&gt;&lt;ref-type name="Journal Article"&gt;17&lt;/ref-type&gt;&lt;contributors&gt;&lt;authors&gt;&lt;author&gt;Wolpaw, Jonathan R&lt;/author&gt;&lt;author&gt;Birbaumer, Niels&lt;/author&gt;&lt;author&gt;McFarland, Dennis J&lt;/author&gt;&lt;author&gt;Pfurtscheller, Gert&lt;/author&gt;&lt;author&gt;Vaughan, Theresa M&lt;/author&gt;&lt;/authors&gt;&lt;/contributors&gt;&lt;titles&gt;&lt;title&gt;Brain–computer interfaces for communication and control&lt;/title&gt;&lt;secondary-title&gt;Clinical neurophysiology&lt;/secondary-title&gt;&lt;/titles&gt;&lt;periodical&gt;&lt;full-title&gt;Clinical neurophysiology&lt;/full-title&gt;&lt;/periodical&gt;&lt;pages&gt;767-791&lt;/pages&gt;&lt;volume&gt;113&lt;/volume&gt;&lt;number&gt;6&lt;/number&gt;&lt;dates&gt;&lt;year&gt;2002&lt;/year&gt;&lt;/dates&gt;&lt;isbn&gt;1388-2457&lt;/isbn&gt;&lt;urls&gt;&lt;/urls&gt;&lt;/record&gt;&lt;/Cite&gt;&lt;/EndNote&gt;</w:instrText>
      </w:r>
      <w:r w:rsidR="002C6E5B">
        <w:fldChar w:fldCharType="separate"/>
      </w:r>
      <w:r w:rsidR="002C6E5B">
        <w:rPr>
          <w:noProof/>
        </w:rPr>
        <w:t>[20]</w:t>
      </w:r>
      <w:r w:rsidR="002C6E5B">
        <w:fldChar w:fldCharType="end"/>
      </w:r>
      <w:r>
        <w:t>,</w:t>
      </w:r>
      <w:r w:rsidR="002C6E5B">
        <w:t xml:space="preserve"> BCI has expanded to</w:t>
      </w:r>
      <w:r>
        <w:t xml:space="preserve"> </w:t>
      </w:r>
      <w:r w:rsidR="000C52D3">
        <w:t>serve</w:t>
      </w:r>
      <w:r w:rsidR="002C6E5B">
        <w:t xml:space="preserve"> the</w:t>
      </w:r>
      <w:r w:rsidR="002C6E5B" w:rsidRPr="002C6E5B">
        <w:t xml:space="preserve"> </w:t>
      </w:r>
      <w:r w:rsidR="002C6E5B">
        <w:t xml:space="preserve">general communication need of </w:t>
      </w:r>
      <w:r>
        <w:t xml:space="preserve">healthy people </w:t>
      </w:r>
      <w:r w:rsidR="002C6E5B">
        <w:fldChar w:fldCharType="begin"/>
      </w:r>
      <w:r w:rsidR="002C6E5B">
        <w:instrText xml:space="preserve"> ADDIN EN.CITE &lt;EndNote&gt;&lt;Cite&gt;&lt;Author&gt;Zander&lt;/Author&gt;&lt;Year&gt;2014&lt;/Year&gt;&lt;RecNum&gt;37&lt;/RecNum&gt;&lt;DisplayText&gt;[21]&lt;/DisplayText&gt;&lt;record&gt;&lt;rec-number&gt;37&lt;/rec-number&gt;&lt;foreign-keys&gt;&lt;key app="EN" db-id="edr05atp0xdde4ezx21xdad7f9rtfe5zzpda" timestamp="1521558332"&gt;37&lt;/key&gt;&lt;/foreign-keys&gt;&lt;ref-type name="Book Section"&gt;5&lt;/ref-type&gt;&lt;contributors&gt;&lt;authors&gt;&lt;author&gt;Zander, Thorsten O&lt;/author&gt;&lt;author&gt;Brönstrup, Jonas&lt;/author&gt;&lt;author&gt;Lorenz, Romy&lt;/author&gt;&lt;author&gt;Krol, Laurens R&lt;/author&gt;&lt;/authors&gt;&lt;/contributors&gt;&lt;titles&gt;&lt;title&gt;Towards BCI-based implicit control in human–computer interaction&lt;/title&gt;&lt;secondary-title&gt;Advances in Physiological Computing&lt;/secondary-title&gt;&lt;/titles&gt;&lt;pages&gt;67-90&lt;/pages&gt;&lt;dates&gt;&lt;year&gt;2014&lt;/year&gt;&lt;/dates&gt;&lt;publisher&gt;Springer&lt;/publisher&gt;&lt;urls&gt;&lt;/urls&gt;&lt;/record&gt;&lt;/Cite&gt;&lt;/EndNote&gt;</w:instrText>
      </w:r>
      <w:r w:rsidR="002C6E5B">
        <w:fldChar w:fldCharType="separate"/>
      </w:r>
      <w:r w:rsidR="002C6E5B">
        <w:rPr>
          <w:noProof/>
        </w:rPr>
        <w:t>[21]</w:t>
      </w:r>
      <w:r w:rsidR="002C6E5B">
        <w:fldChar w:fldCharType="end"/>
      </w:r>
      <w:r>
        <w:t xml:space="preserve">. </w:t>
      </w:r>
    </w:p>
    <w:p w14:paraId="63A33556" w14:textId="77777777" w:rsidR="003F487C" w:rsidRDefault="003F487C" w:rsidP="003F487C"/>
    <w:p w14:paraId="616BA162" w14:textId="134BEA59" w:rsidR="000C52D3" w:rsidRDefault="003F487C" w:rsidP="003F487C">
      <w:r>
        <w:t>In recent decades rese</w:t>
      </w:r>
      <w:r w:rsidR="000C52D3">
        <w:t>arch groups have been bridging BCI</w:t>
      </w:r>
      <w:r>
        <w:t xml:space="preserve"> and Virtual Reality (VR) </w:t>
      </w:r>
      <w:r>
        <w:fldChar w:fldCharType="begin"/>
      </w:r>
      <w:r>
        <w:instrText xml:space="preserve"> ADDIN EN.CITE &lt;EndNote&gt;&lt;Cite&gt;&lt;Author&gt;Lécuyer&lt;/Author&gt;&lt;Year&gt;2008&lt;/Year&gt;&lt;RecNum&gt;23&lt;/RecNum&gt;&lt;DisplayText&gt;[9]&lt;/DisplayText&gt;&lt;record&gt;&lt;rec-number&gt;23&lt;/rec-number&gt;&lt;foreign-keys&gt;&lt;key app="EN" db-id="edr05atp0xdde4ezx21xdad7f9rtfe5zzpda" timestamp="1521450284"&gt;23&lt;/key&gt;&lt;/foreign-keys&gt;&lt;ref-type name="Journal Article"&gt;17&lt;/ref-type&gt;&lt;contributors&gt;&lt;authors&gt;&lt;author&gt;Lécuyer, Anatole&lt;/author&gt;&lt;author&gt;Lotte, Fabien&lt;/author&gt;&lt;author&gt;Reilly, Richard B&lt;/author&gt;&lt;author&gt;Leeb, Robert&lt;/author&gt;&lt;author&gt;Hirose, Michitaka&lt;/author&gt;&lt;author&gt;Slater, Mel&lt;/author&gt;&lt;/authors&gt;&lt;/contributors&gt;&lt;titles&gt;&lt;title&gt;Brain-computer interfaces, virtual reality, and videogames&lt;/title&gt;&lt;secondary-title&gt;Computer&lt;/secondary-title&gt;&lt;/titles&gt;&lt;periodical&gt;&lt;full-title&gt;Computer&lt;/full-title&gt;&lt;/periodical&gt;&lt;volume&gt;41&lt;/volume&gt;&lt;number&gt;10&lt;/number&gt;&lt;dates&gt;&lt;year&gt;2008&lt;/year&gt;&lt;/dates&gt;&lt;isbn&gt;0018-9162&lt;/isbn&gt;&lt;urls&gt;&lt;/urls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  <w:r>
        <w:t xml:space="preserve">. The purposes are 1) using BCI as an input in virtual world and 2) using virtual reality to provide safe experiment environment </w:t>
      </w:r>
      <w:r>
        <w:fldChar w:fldCharType="begin"/>
      </w:r>
      <w:r>
        <w:instrText xml:space="preserve"> ADDIN EN.CITE &lt;EndNote&gt;&lt;Cite&gt;&lt;Author&gt;Bayliss&lt;/Author&gt;&lt;Year&gt;2000&lt;/Year&gt;&lt;RecNum&gt;25&lt;/RecNum&gt;&lt;DisplayText&gt;[3]&lt;/DisplayText&gt;&lt;record&gt;&lt;rec-number&gt;25&lt;/rec-number&gt;&lt;foreign-keys&gt;&lt;key app="EN" db-id="edr05atp0xdde4ezx21xdad7f9rtfe5zzpda" timestamp="1521525313"&gt;25&lt;/key&gt;&lt;/foreign-keys&gt;&lt;ref-type name="Journal Article"&gt;17&lt;/ref-type&gt;&lt;contributors&gt;&lt;authors&gt;&lt;author&gt;Bayliss, Jessica D&lt;/author&gt;&lt;author&gt;Ballard, Dana H&lt;/author&gt;&lt;/authors&gt;&lt;/contributors&gt;&lt;titles&gt;&lt;title&gt;A virtual reality testbed for brain-computer interface research&lt;/title&gt;&lt;secondary-title&gt;IEEE Transactions on Rehabilitation Engineering&lt;/secondary-title&gt;&lt;/titles&gt;&lt;periodical&gt;&lt;full-title&gt;IEEE Transactions on Rehabilitation Engineering&lt;/full-title&gt;&lt;/periodical&gt;&lt;pages&gt;188-190&lt;/pages&gt;&lt;volume&gt;8&lt;/volume&gt;&lt;number&gt;2&lt;/number&gt;&lt;dates&gt;&lt;year&gt;2000&lt;/year&gt;&lt;/dates&gt;&lt;isbn&gt;1063-6528&lt;/isbn&gt;&lt;urls&gt;&lt;/urls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>.</w:t>
      </w:r>
      <w:r w:rsidR="000C52D3" w:rsidRPr="000C52D3">
        <w:t xml:space="preserve"> </w:t>
      </w:r>
      <w:r w:rsidR="000C52D3">
        <w:rPr>
          <w:rFonts w:hint="eastAsia"/>
        </w:rPr>
        <w:t>T</w:t>
      </w:r>
      <w:r w:rsidR="000C52D3">
        <w:t xml:space="preserve">he adopt of BCI as input method generally involves Motor Imagery (MI) </w:t>
      </w:r>
      <w:r w:rsidR="000C52D3">
        <w:fldChar w:fldCharType="begin"/>
      </w:r>
      <w:r w:rsidR="000C52D3">
        <w:instrText xml:space="preserve"> ADDIN EN.CITE &lt;EndNote&gt;&lt;Cite&gt;&lt;Author&gt;Lécuyer&lt;/Author&gt;&lt;Year&gt;2008&lt;/Year&gt;&lt;RecNum&gt;23&lt;/RecNum&gt;&lt;DisplayText&gt;[9]&lt;/DisplayText&gt;&lt;record&gt;&lt;rec-number&gt;23&lt;/rec-number&gt;&lt;foreign-keys&gt;&lt;key app="EN" db-id="edr05atp0xdde4ezx21xdad7f9rtfe5zzpda" timestamp="1521450284"&gt;23&lt;/key&gt;&lt;/foreign-keys&gt;&lt;ref-type name="Journal Article"&gt;17&lt;/ref-type&gt;&lt;contributors&gt;&lt;authors&gt;&lt;author&gt;Lécuyer, Anatole&lt;/author&gt;&lt;author&gt;Lotte, Fabien&lt;/author&gt;&lt;author&gt;Reilly, Richard B&lt;/author&gt;&lt;author&gt;Leeb, Robert&lt;/author&gt;&lt;author&gt;Hirose, Michitaka&lt;/author&gt;&lt;author&gt;Slater, Mel&lt;/author&gt;&lt;/authors&gt;&lt;/contributors&gt;&lt;titles&gt;&lt;title&gt;Brain-computer interfaces, virtual reality, and videogames&lt;/title&gt;&lt;secondary-title&gt;Computer&lt;/secondary-title&gt;&lt;/titles&gt;&lt;periodical&gt;&lt;full-title&gt;Computer&lt;/full-title&gt;&lt;/periodical&gt;&lt;volume&gt;41&lt;/volume&gt;&lt;number&gt;10&lt;/number&gt;&lt;dates&gt;&lt;year&gt;2008&lt;/year&gt;&lt;/dates&gt;&lt;isbn&gt;0018-9162&lt;/isbn&gt;&lt;urls&gt;&lt;/urls&gt;&lt;/record&gt;&lt;/Cite&gt;&lt;/EndNote&gt;</w:instrText>
      </w:r>
      <w:r w:rsidR="000C52D3">
        <w:fldChar w:fldCharType="separate"/>
      </w:r>
      <w:r w:rsidR="000C52D3">
        <w:rPr>
          <w:noProof/>
        </w:rPr>
        <w:t>[9]</w:t>
      </w:r>
      <w:r w:rsidR="000C52D3">
        <w:fldChar w:fldCharType="end"/>
      </w:r>
      <w:r w:rsidR="000C52D3">
        <w:t xml:space="preserve">: People could actively control objects </w:t>
      </w:r>
      <w:r w:rsidR="000C52D3">
        <w:fldChar w:fldCharType="begin"/>
      </w:r>
      <w:r w:rsidR="000C52D3">
        <w:instrText xml:space="preserve"> ADDIN EN.CITE &lt;EndNote&gt;&lt;Cite&gt;&lt;Author&gt;Lotte&lt;/Author&gt;&lt;Year&gt;2012&lt;/Year&gt;&lt;RecNum&gt;27&lt;/RecNum&gt;&lt;DisplayText&gt;[10]&lt;/DisplayText&gt;&lt;record&gt;&lt;rec-number&gt;27&lt;/rec-number&gt;&lt;foreign-keys&gt;&lt;key app="EN" db-id="edr05atp0xdde4ezx21xdad7f9rtfe5zzpda" timestamp="1521528803"&gt;27&lt;/key&gt;&lt;/foreign-keys&gt;&lt;ref-type name="Book Section"&gt;5&lt;/ref-type&gt;&lt;contributors&gt;&lt;authors&gt;&lt;author&gt;Lotte, Fabien&lt;/author&gt;&lt;author&gt;Faller, Josef&lt;/author&gt;&lt;author&gt;Guger, Christoph&lt;/author&gt;&lt;author&gt;Renard, Yann&lt;/author&gt;&lt;author&gt;Pfurtscheller, Gert&lt;/author&gt;&lt;author&gt;Lécuyer, Anatole&lt;/author&gt;&lt;author&gt;Leeb, Robert&lt;/author&gt;&lt;/authors&gt;&lt;/contributors&gt;&lt;titles&gt;&lt;title&gt;Combining BCI with virtual reality: towards new applications and improved BCI&lt;/title&gt;&lt;secondary-title&gt;Towards Practical Brain-Computer Interfaces&lt;/secondary-title&gt;&lt;/titles&gt;&lt;pages&gt;197-220&lt;/pages&gt;&lt;dates&gt;&lt;year&gt;2012&lt;/year&gt;&lt;/dates&gt;&lt;publisher&gt;Springer&lt;/publisher&gt;&lt;urls&gt;&lt;/urls&gt;&lt;/record&gt;&lt;/Cite&gt;&lt;/EndNote&gt;</w:instrText>
      </w:r>
      <w:r w:rsidR="000C52D3">
        <w:fldChar w:fldCharType="separate"/>
      </w:r>
      <w:r w:rsidR="000C52D3">
        <w:rPr>
          <w:noProof/>
        </w:rPr>
        <w:t>[10]</w:t>
      </w:r>
      <w:r w:rsidR="000C52D3">
        <w:fldChar w:fldCharType="end"/>
      </w:r>
      <w:r w:rsidR="000C52D3">
        <w:t xml:space="preserve"> or navigate </w:t>
      </w:r>
      <w:r w:rsidR="000C52D3">
        <w:fldChar w:fldCharType="begin"/>
      </w:r>
      <w:r w:rsidR="000C52D3">
        <w:instrText xml:space="preserve"> ADDIN EN.CITE &lt;EndNote&gt;&lt;Cite&gt;&lt;Author&gt;Friedman&lt;/Author&gt;&lt;Year&gt;2007&lt;/Year&gt;&lt;RecNum&gt;32&lt;/RecNum&gt;&lt;DisplayText&gt;[6]&lt;/DisplayText&gt;&lt;record&gt;&lt;rec-number&gt;32&lt;/rec-number&gt;&lt;foreign-keys&gt;&lt;key app="EN" db-id="edr05atp0xdde4ezx21xdad7f9rtfe5zzpda" timestamp="1521537983"&gt;32&lt;/key&gt;&lt;/foreign-keys&gt;&lt;ref-type name="Journal Article"&gt;17&lt;/ref-type&gt;&lt;contributors&gt;&lt;authors&gt;&lt;author&gt;Friedman, Doron&lt;/author&gt;&lt;author&gt;Leeb, Robert&lt;/author&gt;&lt;author&gt;Guger, Christoph&lt;/author&gt;&lt;author&gt;Steed, Anthony&lt;/author&gt;&lt;author&gt;Pfurtscheller, Gert&lt;/author&gt;&lt;author&gt;Slater, Mel&lt;/author&gt;&lt;/authors&gt;&lt;/contributors&gt;&lt;titles&gt;&lt;title&gt;Navigating virtual reality by thought: What is it like?&lt;/title&gt;&lt;secondary-title&gt;Presence: Teleoperators and virtual environments&lt;/secondary-title&gt;&lt;/titles&gt;&lt;periodical&gt;&lt;full-title&gt;Presence: Teleoperators and virtual environments&lt;/full-title&gt;&lt;/periodical&gt;&lt;pages&gt;100-110&lt;/pages&gt;&lt;volume&gt;16&lt;/volume&gt;&lt;number&gt;1&lt;/number&gt;&lt;dates&gt;&lt;year&gt;2007&lt;/year&gt;&lt;/dates&gt;&lt;isbn&gt;1054-7460&lt;/isbn&gt;&lt;urls&gt;&lt;/urls&gt;&lt;/record&gt;&lt;/Cite&gt;&lt;/EndNote&gt;</w:instrText>
      </w:r>
      <w:r w:rsidR="000C52D3">
        <w:fldChar w:fldCharType="separate"/>
      </w:r>
      <w:r w:rsidR="000C52D3">
        <w:rPr>
          <w:noProof/>
        </w:rPr>
        <w:t>[6]</w:t>
      </w:r>
      <w:r w:rsidR="000C52D3">
        <w:fldChar w:fldCharType="end"/>
      </w:r>
      <w:r w:rsidR="000C52D3">
        <w:t xml:space="preserve"> in Virtual Environment (VE) via mental state.</w:t>
      </w:r>
      <w:r w:rsidR="00C274DD" w:rsidRPr="00C274DD">
        <w:t xml:space="preserve"> Robust media in which users could mind-balance an avatar (1 dimension) </w:t>
      </w:r>
      <w:r w:rsidR="00C274DD" w:rsidRPr="00C274DD">
        <w:fldChar w:fldCharType="begin"/>
      </w:r>
      <w:r w:rsidR="00C274DD" w:rsidRPr="00C274DD">
        <w:instrText xml:space="preserve"> ADDIN EN.CITE &lt;EndNote&gt;&lt;Cite&gt;&lt;Author&gt;Lalor&lt;/Author&gt;&lt;Year&gt;2005&lt;/Year&gt;&lt;RecNum&gt;28&lt;/RecNum&gt;&lt;DisplayText&gt;[8]&lt;/DisplayText&gt;&lt;record&gt;&lt;rec-number&gt;28&lt;/rec-number&gt;&lt;foreign-keys&gt;&lt;key app="EN" db-id="edr05atp0xdde4ezx21xdad7f9rtfe5zzpda" timestamp="1521529800"&gt;28&lt;/key&gt;&lt;/foreign-keys&gt;&lt;ref-type name="Journal Article"&gt;17&lt;/ref-type&gt;&lt;contributors&gt;&lt;authors&gt;&lt;author&gt;Lalor, Edmund C&lt;/author&gt;&lt;author&gt;Kelly, Simon P&lt;/author&gt;&lt;author&gt;Finucane, Ciarán&lt;/author&gt;&lt;author&gt;Burke, Robert&lt;/author&gt;&lt;author&gt;Smith, Ray&lt;/author&gt;&lt;author&gt;Reilly, Richard B&lt;/author&gt;&lt;author&gt;Mcdarby, Gary&lt;/author&gt;&lt;/authors&gt;&lt;/contributors&gt;&lt;titles&gt;&lt;title&gt;Steady-state VEP-based brain-computer interface control in an immersive 3D gaming environment&lt;/title&gt;&lt;secondary-title&gt;EURASIP Journal on Advances in Signal Processing&lt;/secondary-title&gt;&lt;/titles&gt;&lt;periodical&gt;&lt;full-title&gt;EURASIP Journal on Advances in Signal Processing&lt;/full-title&gt;&lt;/periodical&gt;&lt;pages&gt;706906&lt;/pages&gt;&lt;volume&gt;2005&lt;/volume&gt;&lt;number&gt;19&lt;/number&gt;&lt;dates&gt;&lt;year&gt;2005&lt;/year&gt;&lt;/dates&gt;&lt;isbn&gt;1687-6180&lt;/isbn&gt;&lt;urls&gt;&lt;/urls&gt;&lt;/record&gt;&lt;/Cite&gt;&lt;/EndNote&gt;</w:instrText>
      </w:r>
      <w:r w:rsidR="00C274DD" w:rsidRPr="00C274DD">
        <w:fldChar w:fldCharType="separate"/>
      </w:r>
      <w:r w:rsidR="00C274DD" w:rsidRPr="00C274DD">
        <w:rPr>
          <w:noProof/>
        </w:rPr>
        <w:t>[8]</w:t>
      </w:r>
      <w:r w:rsidR="00C274DD" w:rsidRPr="00C274DD">
        <w:fldChar w:fldCharType="end"/>
      </w:r>
      <w:r w:rsidR="00C274DD">
        <w:t xml:space="preserve"> and c</w:t>
      </w:r>
      <w:r w:rsidR="00C274DD" w:rsidRPr="00C274DD">
        <w:t xml:space="preserve">omplex controls through MI include car driving (2 dimension) </w:t>
      </w:r>
      <w:r w:rsidR="00C274DD" w:rsidRPr="00C274DD">
        <w:fldChar w:fldCharType="begin"/>
      </w:r>
      <w:r w:rsidR="00C274DD" w:rsidRPr="00C274DD">
        <w:instrText xml:space="preserve"> ADDIN EN.CITE &lt;EndNote&gt;&lt;Cite&gt;&lt;Author&gt;Ron-Angevin&lt;/Author&gt;&lt;Year&gt;2009&lt;/Year&gt;&lt;RecNum&gt;31&lt;/RecNum&gt;&lt;DisplayText&gt;[16]&lt;/DisplayText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Cite&gt;&lt;Author&gt;Ron-Angevin&lt;/Author&gt;&lt;Year&gt;2009&lt;/Year&gt;&lt;RecNum&gt;31&lt;/RecNum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/EndNote&gt;</w:instrText>
      </w:r>
      <w:r w:rsidR="00C274DD" w:rsidRPr="00C274DD">
        <w:fldChar w:fldCharType="separate"/>
      </w:r>
      <w:r w:rsidR="00C274DD" w:rsidRPr="00C274DD">
        <w:rPr>
          <w:noProof/>
        </w:rPr>
        <w:t>[16]</w:t>
      </w:r>
      <w:r w:rsidR="00C274DD" w:rsidRPr="00C274DD">
        <w:fldChar w:fldCharType="end"/>
      </w:r>
      <w:r w:rsidR="00C274DD" w:rsidRPr="00C274DD">
        <w:t xml:space="preserve"> or character manipulating (3-5 dimension) </w:t>
      </w:r>
      <w:r w:rsidR="00C274DD" w:rsidRPr="00C274DD">
        <w:fldChar w:fldCharType="begin"/>
      </w:r>
      <w:r w:rsidR="00C274DD" w:rsidRPr="00C274DD">
        <w:instrText xml:space="preserve"> ADDIN EN.CITE &lt;EndNote&gt;&lt;Cite&gt;&lt;Author&gt;Lotte&lt;/Author&gt;&lt;Year&gt;2008&lt;/Year&gt;&lt;RecNum&gt;30&lt;/RecNum&gt;&lt;DisplayText&gt;[11]&lt;/DisplayText&gt;&lt;record&gt;&lt;rec-number&gt;30&lt;/rec-number&gt;&lt;foreign-keys&gt;&lt;key app="EN" db-id="edr05atp0xdde4ezx21xdad7f9rtfe5zzpda" timestamp="1521530486"&gt;30&lt;/key&gt;&lt;/foreign-keys&gt;&lt;ref-type name="Conference Proceedings"&gt;10&lt;/ref-type&gt;&lt;contributors&gt;&lt;authors&gt;&lt;author&gt;Lotte, Fabien&lt;/author&gt;&lt;author&gt;Renard, Yann&lt;/author&gt;&lt;author&gt;Lécuyer, Anatole&lt;/author&gt;&lt;/authors&gt;&lt;/contributors&gt;&lt;titles&gt;&lt;title&gt;Self-paced brain-computer interaction with virtual worlds: A quantitative and qualitative study “out of the lab”&lt;/title&gt;&lt;secondary-title&gt;4th international brain computer interface workshop and training course&lt;/secondary-title&gt;&lt;/titles&gt;&lt;dates&gt;&lt;year&gt;2008&lt;/year&gt;&lt;/dates&gt;&lt;urls&gt;&lt;/urls&gt;&lt;/record&gt;&lt;/Cite&gt;&lt;/EndNote&gt;</w:instrText>
      </w:r>
      <w:r w:rsidR="00C274DD" w:rsidRPr="00C274DD">
        <w:fldChar w:fldCharType="separate"/>
      </w:r>
      <w:r w:rsidR="00C274DD" w:rsidRPr="00C274DD">
        <w:rPr>
          <w:noProof/>
        </w:rPr>
        <w:t>[11]</w:t>
      </w:r>
      <w:r w:rsidR="00C274DD" w:rsidRPr="00C274DD">
        <w:fldChar w:fldCharType="end"/>
      </w:r>
      <w:r w:rsidR="00C274DD" w:rsidRPr="00C274DD">
        <w:t xml:space="preserve"> have been produced</w:t>
      </w:r>
      <w:r w:rsidR="00C274DD">
        <w:t xml:space="preserve"> </w:t>
      </w:r>
      <w:r w:rsidR="00C274DD" w:rsidRPr="00C274DD">
        <w:fldChar w:fldCharType="begin"/>
      </w:r>
      <w:r w:rsidR="00C274DD" w:rsidRPr="00C274DD">
        <w:instrText xml:space="preserve"> ADDIN EN.CITE &lt;EndNote&gt;&lt;Cite&gt;&lt;Author&gt;Touyama&lt;/Author&gt;&lt;Year&gt;2008&lt;/Year&gt;&lt;RecNum&gt;29&lt;/RecNum&gt;&lt;DisplayText&gt;[19]&lt;/DisplayText&gt;&lt;record&gt;&lt;rec-number&gt;29&lt;/rec-number&gt;&lt;foreign-keys&gt;&lt;key app="EN" db-id="edr05atp0xdde4ezx21xdad7f9rtfe5zzpda" timestamp="1521529973"&gt;29&lt;/key&gt;&lt;/foreign-keys&gt;&lt;ref-type name="Conference Proceedings"&gt;10&lt;/ref-type&gt;&lt;contributors&gt;&lt;authors&gt;&lt;author&gt;Touyama, Hideaki&lt;/author&gt;&lt;author&gt;Aotsuka, Masahide&lt;/author&gt;&lt;author&gt;Hirose, Michitaka&lt;/author&gt;&lt;/authors&gt;&lt;/contributors&gt;&lt;titles&gt;&lt;title&gt;A pilot study on virtual camera control via Steady-State VEP in immersing virtual environments&lt;/title&gt;&lt;secondary-title&gt;Proceedings of the Third IASTED International Conference&lt;/secondary-title&gt;&lt;/titles&gt;&lt;pages&gt;43&lt;/pages&gt;&lt;volume&gt;611&lt;/volume&gt;&lt;number&gt;065&lt;/number&gt;&lt;dates&gt;&lt;year&gt;2008&lt;/year&gt;&lt;/dates&gt;&lt;urls&gt;&lt;/urls&gt;&lt;/record&gt;&lt;/Cite&gt;&lt;/EndNote&gt;</w:instrText>
      </w:r>
      <w:r w:rsidR="00C274DD" w:rsidRPr="00C274DD">
        <w:fldChar w:fldCharType="separate"/>
      </w:r>
      <w:r w:rsidR="00C274DD" w:rsidRPr="00C274DD">
        <w:rPr>
          <w:noProof/>
        </w:rPr>
        <w:t>[19]</w:t>
      </w:r>
      <w:r w:rsidR="00C274DD" w:rsidRPr="00C274DD">
        <w:fldChar w:fldCharType="end"/>
      </w:r>
      <w:r w:rsidR="00C274DD" w:rsidRPr="00C274DD">
        <w:t>.</w:t>
      </w:r>
      <w:r w:rsidR="00C274DD">
        <w:t xml:space="preserve"> </w:t>
      </w:r>
      <w:r w:rsidR="00404A59">
        <w:t>Besides,</w:t>
      </w:r>
      <w:r w:rsidR="000C52D3" w:rsidRPr="001F00E5">
        <w:t xml:space="preserve"> BCI researchers</w:t>
      </w:r>
      <w:r w:rsidR="000C52D3">
        <w:t xml:space="preserve"> also</w:t>
      </w:r>
      <w:r w:rsidR="000C52D3" w:rsidRPr="001F00E5">
        <w:t xml:space="preserve"> endorse experiments </w:t>
      </w:r>
      <w:r w:rsidR="000C52D3">
        <w:t xml:space="preserve">conducted </w:t>
      </w:r>
      <w:r w:rsidR="000C52D3" w:rsidRPr="001F00E5">
        <w:t>in VE for safety</w:t>
      </w:r>
      <w:r w:rsidR="000C52D3">
        <w:t xml:space="preserve"> and flexibility</w:t>
      </w:r>
      <w:r w:rsidR="000C52D3" w:rsidRPr="001F00E5">
        <w:t xml:space="preserve"> reason.</w:t>
      </w:r>
    </w:p>
    <w:p w14:paraId="11FDE202" w14:textId="53D40E83" w:rsidR="004F1455" w:rsidRDefault="004F1455" w:rsidP="003F487C"/>
    <w:p w14:paraId="093DA2BE" w14:textId="6E0119DA" w:rsidR="004F1455" w:rsidRDefault="00C274DD" w:rsidP="003F487C">
      <w:r>
        <w:t>Despite those</w:t>
      </w:r>
      <w:r w:rsidR="004F1455">
        <w:t xml:space="preserve"> accomplishments, </w:t>
      </w:r>
      <w:r>
        <w:t xml:space="preserve">there are two major </w:t>
      </w:r>
      <w:r w:rsidR="00EE17FD">
        <w:t>limitation</w:t>
      </w:r>
      <w:r>
        <w:t xml:space="preserve"> </w:t>
      </w:r>
      <w:r w:rsidR="00EE17FD">
        <w:t>about the current BCI-VR system</w:t>
      </w:r>
      <w:r>
        <w:t xml:space="preserve"> 1) </w:t>
      </w:r>
      <w:r w:rsidR="00EE17FD">
        <w:t xml:space="preserve">The methods of interaction is still mainly inherited from those for disability: </w:t>
      </w:r>
      <w:bookmarkStart w:id="1" w:name="_GoBack"/>
      <w:bookmarkEnd w:id="1"/>
      <w:r w:rsidR="004F1455">
        <w:t xml:space="preserve">Have a cheap and convenient </w:t>
      </w:r>
      <w:r>
        <w:t xml:space="preserve">substitution: </w:t>
      </w:r>
      <w:r w:rsidR="00EE17FD">
        <w:t>a game pad</w:t>
      </w:r>
      <w:r w:rsidR="004F1455">
        <w:t xml:space="preserve"> </w:t>
      </w:r>
      <w:r>
        <w:t xml:space="preserve">2) </w:t>
      </w:r>
      <w:r w:rsidR="00EE17FD">
        <w:t>M</w:t>
      </w:r>
      <w:r w:rsidR="004F1455">
        <w:t>ulti-channel input</w:t>
      </w:r>
      <w:r w:rsidR="00EE17FD">
        <w:t xml:space="preserve"> is hard to handle </w:t>
      </w:r>
      <w:r w:rsidR="00EE17FD">
        <w:lastRenderedPageBreak/>
        <w:t xml:space="preserve">actively: It is easy to press “A” and “UP” button at the same time on the game pad, while almost impossible for mental state control. </w:t>
      </w:r>
    </w:p>
    <w:p w14:paraId="7C3CCBF2" w14:textId="77777777" w:rsidR="00C274DD" w:rsidRDefault="00C274DD" w:rsidP="003F487C"/>
    <w:p w14:paraId="0C6D9072" w14:textId="77777777" w:rsidR="00C542BC" w:rsidRDefault="00C274DD" w:rsidP="00C274DD">
      <w:r>
        <w:t>Modern</w:t>
      </w:r>
      <w:r w:rsidRPr="00C01553">
        <w:t xml:space="preserve"> </w:t>
      </w:r>
      <w:r w:rsidRPr="00C01553">
        <w:rPr>
          <w:rFonts w:hint="eastAsia"/>
        </w:rPr>
        <w:t xml:space="preserve">Scholars </w:t>
      </w:r>
      <w:r>
        <w:t xml:space="preserve">classify Brain-computer Interface into three types: active, reactive and passive </w:t>
      </w:r>
      <w:r>
        <w:fldChar w:fldCharType="begin"/>
      </w:r>
      <w:r>
        <w:instrText xml:space="preserve"> ADDIN EN.CITE &lt;EndNote&gt;&lt;Cite&gt;&lt;Author&gt;Zander&lt;/Author&gt;&lt;Year&gt;2010&lt;/Year&gt;&lt;RecNum&gt;35&lt;/RecNum&gt;&lt;DisplayText&gt;[21, 22]&lt;/DisplayText&gt;&lt;record&gt;&lt;rec-number&gt;35&lt;/rec-number&gt;&lt;foreign-keys&gt;&lt;key app="EN" db-id="edr05atp0xdde4ezx21xdad7f9rtfe5zzpda" timestamp="1521553608"&gt;35&lt;/key&gt;&lt;/foreign-keys&gt;&lt;ref-type name="Book Section"&gt;5&lt;/ref-type&gt;&lt;contributors&gt;&lt;authors&gt;&lt;author&gt;Zander, Thorsten O&lt;/author&gt;&lt;author&gt;Kothe, Christian&lt;/author&gt;&lt;author&gt;Jatzev, Sabine&lt;/author&gt;&lt;author&gt;Gaertner, Matti&lt;/author&gt;&lt;/authors&gt;&lt;/contributors&gt;&lt;titles&gt;&lt;title&gt;Enhancing human-computer interaction with input from active and passive brain-computer interfaces&lt;/title&gt;&lt;secondary-title&gt;Brain-computer interfaces&lt;/secondary-title&gt;&lt;/titles&gt;&lt;pages&gt;181-199&lt;/pages&gt;&lt;dates&gt;&lt;year&gt;2010&lt;/year&gt;&lt;/dates&gt;&lt;publisher&gt;Springer&lt;/publisher&gt;&lt;urls&gt;&lt;/urls&gt;&lt;/record&gt;&lt;/Cite&gt;&lt;Cite&gt;&lt;Author&gt;Zander&lt;/Author&gt;&lt;Year&gt;2014&lt;/Year&gt;&lt;RecNum&gt;37&lt;/RecNum&gt;&lt;record&gt;&lt;rec-number&gt;37&lt;/rec-number&gt;&lt;foreign-keys&gt;&lt;key app="EN" db-id="edr05atp0xdde4ezx21xdad7f9rtfe5zzpda" timestamp="1521558332"&gt;37&lt;/key&gt;&lt;/foreign-keys&gt;&lt;ref-type name="Book Section"&gt;5&lt;/ref-type&gt;&lt;contributors&gt;&lt;authors&gt;&lt;author&gt;Zander, Thorsten O&lt;/author&gt;&lt;author&gt;Brönstrup, Jonas&lt;/author&gt;&lt;author&gt;Lorenz, Romy&lt;/author&gt;&lt;author&gt;Krol, Laurens R&lt;/author&gt;&lt;/authors&gt;&lt;/contributors&gt;&lt;titles&gt;&lt;title&gt;Towards BCI-based implicit control in human–computer interaction&lt;/title&gt;&lt;secondary-title&gt;Advances in Physiological Computing&lt;/secondary-title&gt;&lt;/titles&gt;&lt;pages&gt;67-90&lt;/pages&gt;&lt;dates&gt;&lt;year&gt;2014&lt;/year&gt;&lt;/dates&gt;&lt;publisher&gt;Springer&lt;/publisher&gt;&lt;urls&gt;&lt;/urls&gt;&lt;/record&gt;&lt;/Cite&gt;&lt;/EndNote&gt;</w:instrText>
      </w:r>
      <w:r>
        <w:fldChar w:fldCharType="separate"/>
      </w:r>
      <w:r>
        <w:rPr>
          <w:noProof/>
        </w:rPr>
        <w:t>[21, 22]</w:t>
      </w:r>
      <w:r>
        <w:fldChar w:fldCharType="end"/>
      </w:r>
      <w:r>
        <w:t xml:space="preserve">. Passive BCI is the interface which changes in cognition resulting from interaction state without any additional effort. And it is used for implicit interaction in HCI </w:t>
      </w:r>
      <w:r>
        <w:fldChar w:fldCharType="begin"/>
      </w:r>
      <w:r>
        <w:instrText xml:space="preserve"> ADDIN EN.CITE &lt;EndNote&gt;&lt;Cite&gt;&lt;Author&gt;Rötting&lt;/Author&gt;&lt;Year&gt;2009&lt;/Year&gt;&lt;RecNum&gt;39&lt;/RecNum&gt;&lt;DisplayText&gt;[17]&lt;/DisplayText&gt;&lt;record&gt;&lt;rec-number&gt;39&lt;/rec-number&gt;&lt;foreign-keys&gt;&lt;key app="EN" db-id="edr05atp0xdde4ezx21xdad7f9rtfe5zzpda" timestamp="1521622135"&gt;39&lt;/key&gt;&lt;/foreign-keys&gt;&lt;ref-type name="Book Section"&gt;5&lt;/ref-type&gt;&lt;contributors&gt;&lt;authors&gt;&lt;author&gt;Rötting, Matthias&lt;/author&gt;&lt;author&gt;Zander, Thorsten&lt;/author&gt;&lt;author&gt;Trösterer, Sandra&lt;/author&gt;&lt;author&gt;Dzaack, Jeronimo&lt;/author&gt;&lt;/authors&gt;&lt;/contributors&gt;&lt;titles&gt;&lt;title&gt;Implicit interaction in multimodal human-machine systems&lt;/title&gt;&lt;secondary-title&gt;Industrial Engineering and Ergonomics&lt;/secondary-title&gt;&lt;/titles&gt;&lt;pages&gt;523-536&lt;/pages&gt;&lt;dates&gt;&lt;year&gt;2009&lt;/year&gt;&lt;/dates&gt;&lt;publisher&gt;Springer&lt;/publisher&gt;&lt;urls&gt;&lt;/urls&gt;&lt;/record&gt;&lt;/Cite&gt;&lt;/EndNote&gt;</w:instrText>
      </w:r>
      <w:r>
        <w:fldChar w:fldCharType="separate"/>
      </w:r>
      <w:r>
        <w:rPr>
          <w:noProof/>
        </w:rPr>
        <w:t>[17]</w:t>
      </w:r>
      <w:r>
        <w:fldChar w:fldCharType="end"/>
      </w:r>
      <w:r>
        <w:t xml:space="preserve">. </w:t>
      </w:r>
    </w:p>
    <w:p w14:paraId="791D30EF" w14:textId="77777777" w:rsidR="00C542BC" w:rsidRDefault="00C542BC" w:rsidP="00C274DD"/>
    <w:p w14:paraId="1F4B099B" w14:textId="624B2D7E" w:rsidR="00C274DD" w:rsidRDefault="00C274DD" w:rsidP="00C274DD">
      <w:r>
        <w:t>While few application</w:t>
      </w:r>
      <w:r w:rsidR="00C542BC">
        <w:t>s</w:t>
      </w:r>
      <w:r>
        <w:t xml:space="preserve"> </w:t>
      </w:r>
      <w:proofErr w:type="gramStart"/>
      <w:r>
        <w:t>is</w:t>
      </w:r>
      <w:proofErr w:type="gramEnd"/>
      <w:r>
        <w:t xml:space="preserve"> proposed</w:t>
      </w:r>
    </w:p>
    <w:p w14:paraId="6F8179ED" w14:textId="552F71CE" w:rsidR="00C274DD" w:rsidRPr="00C274DD" w:rsidRDefault="00C274DD" w:rsidP="003F487C"/>
    <w:p w14:paraId="182DDDA8" w14:textId="697C1E7C" w:rsidR="00C274DD" w:rsidRDefault="00C274DD" w:rsidP="003F487C">
      <w:r>
        <w:t>Benefits: cater the passive nature of BCI</w:t>
      </w:r>
    </w:p>
    <w:p w14:paraId="6D7F772E" w14:textId="77777777" w:rsidR="00C274DD" w:rsidRDefault="00C274DD" w:rsidP="003F487C"/>
    <w:p w14:paraId="256C1391" w14:textId="77777777" w:rsidR="00C274DD" w:rsidRDefault="00C274DD" w:rsidP="00C274DD">
      <w:r>
        <w:t>Either as an active control method or as a research parametric. A passive</w:t>
      </w:r>
    </w:p>
    <w:p w14:paraId="7D30EC32" w14:textId="77777777" w:rsidR="0024592C" w:rsidRDefault="0024592C" w:rsidP="003F487C"/>
    <w:p w14:paraId="038B2410" w14:textId="0BF3310A" w:rsidR="000C52D3" w:rsidRDefault="000C52D3" w:rsidP="003F487C"/>
    <w:p w14:paraId="0BACFB18" w14:textId="2E33FB7F" w:rsidR="000C52D3" w:rsidRDefault="000C52D3" w:rsidP="003F487C">
      <w:r>
        <w:t>We propose that BCI should be used as a passive input in VR environment to provide a more intuitive, engaging environment.</w:t>
      </w:r>
    </w:p>
    <w:p w14:paraId="4BE5D1A9" w14:textId="77777777" w:rsidR="002344A5" w:rsidRDefault="002344A5" w:rsidP="002344A5"/>
    <w:p w14:paraId="0C59621D" w14:textId="77777777" w:rsidR="002344A5" w:rsidRDefault="002344A5" w:rsidP="002344A5"/>
    <w:p w14:paraId="5C15B7B1" w14:textId="77777777" w:rsidR="002344A5" w:rsidRDefault="002344A5" w:rsidP="002344A5">
      <w:r>
        <w:rPr>
          <w:rFonts w:hint="eastAsia"/>
        </w:rPr>
        <w:t xml:space="preserve">A </w:t>
      </w:r>
      <w:r>
        <w:t>mouse move controlled</w:t>
      </w:r>
    </w:p>
    <w:p w14:paraId="4834F43E" w14:textId="77777777" w:rsidR="002344A5" w:rsidRDefault="002344A5" w:rsidP="002344A5"/>
    <w:p w14:paraId="328ABA6D" w14:textId="77777777" w:rsidR="002344A5" w:rsidRDefault="002344A5" w:rsidP="002344A5">
      <w:r>
        <w:t xml:space="preserve">Passive BCI initialized to be secondary </w:t>
      </w:r>
      <w:r>
        <w:fldChar w:fldCharType="begin"/>
      </w:r>
      <w:r>
        <w:instrText xml:space="preserve"> ADDIN EN.CITE &lt;EndNote&gt;&lt;Cite&gt;&lt;Author&gt;Schmidt&lt;/Author&gt;&lt;Year&gt;2012&lt;/Year&gt;&lt;RecNum&gt;40&lt;/RecNum&gt;&lt;DisplayText&gt;[18]&lt;/DisplayText&gt;&lt;record&gt;&lt;rec-number&gt;40&lt;/rec-number&gt;&lt;foreign-keys&gt;&lt;key app="EN" db-id="edr05atp0xdde4ezx21xdad7f9rtfe5zzpda" timestamp="1521704830"&gt;40&lt;/key&gt;&lt;/foreign-keys&gt;&lt;ref-type name="Journal Article"&gt;17&lt;/ref-type&gt;&lt;contributors&gt;&lt;authors&gt;&lt;author&gt;Schmidt, Nico M&lt;/author&gt;&lt;author&gt;Blankertz, Benjamin&lt;/author&gt;&lt;author&gt;Treder, Matthias S&lt;/author&gt;&lt;/authors&gt;&lt;/contributors&gt;&lt;titles&gt;&lt;title&gt;Online detection of error-related potentials boosts the performance of mental typewriters&lt;/title&gt;&lt;secondary-title&gt;BMC neuroscience&lt;/secondary-title&gt;&lt;/titles&gt;&lt;periodical&gt;&lt;full-title&gt;BMC neuroscience&lt;/full-title&gt;&lt;/periodical&gt;&lt;pages&gt;19&lt;/pages&gt;&lt;volume&gt;13&lt;/volume&gt;&lt;number&gt;1&lt;/number&gt;&lt;dates&gt;&lt;year&gt;2012&lt;/year&gt;&lt;/dates&gt;&lt;isbn&gt;1471-2202&lt;/isbn&gt;&lt;urls&gt;&lt;/urls&gt;&lt;/record&gt;&lt;/Cite&gt;&lt;/EndNote&gt;</w:instrText>
      </w:r>
      <w:r>
        <w:fldChar w:fldCharType="separate"/>
      </w:r>
      <w:r>
        <w:rPr>
          <w:noProof/>
        </w:rPr>
        <w:t>[18]</w:t>
      </w:r>
      <w:r>
        <w:fldChar w:fldCharType="end"/>
      </w:r>
      <w:r>
        <w:t xml:space="preserve"> input for primary interaction</w:t>
      </w:r>
    </w:p>
    <w:p w14:paraId="0F1EC184" w14:textId="77777777" w:rsidR="002344A5" w:rsidRDefault="002344A5" w:rsidP="002344A5"/>
    <w:p w14:paraId="29F2973B" w14:textId="77777777" w:rsidR="002344A5" w:rsidRDefault="002344A5" w:rsidP="002344A5">
      <w:r>
        <w:rPr>
          <w:rFonts w:hint="eastAsia"/>
        </w:rPr>
        <w:t>One research on passive BCI</w:t>
      </w:r>
    </w:p>
    <w:p w14:paraId="5AA087B3" w14:textId="77777777" w:rsidR="002344A5" w:rsidRDefault="002344A5" w:rsidP="002344A5"/>
    <w:p w14:paraId="5B82D2FD" w14:textId="77777777" w:rsidR="002344A5" w:rsidRDefault="002344A5" w:rsidP="002344A5">
      <w:r>
        <w:t>While quite primitive</w:t>
      </w:r>
    </w:p>
    <w:p w14:paraId="44E52281" w14:textId="77777777" w:rsidR="002344A5" w:rsidRPr="00105078" w:rsidRDefault="002344A5" w:rsidP="002344A5"/>
    <w:p w14:paraId="25698C9A" w14:textId="77777777" w:rsidR="002344A5" w:rsidRDefault="002344A5" w:rsidP="002344A5">
      <w:r w:rsidRPr="009D58CC">
        <w:rPr>
          <w:rFonts w:hint="eastAsia"/>
        </w:rPr>
        <w:t>E</w:t>
      </w:r>
      <w:r w:rsidRPr="009D58CC">
        <w:t>EG is commonly used as a</w:t>
      </w:r>
    </w:p>
    <w:p w14:paraId="5D43AC56" w14:textId="77777777" w:rsidR="002344A5" w:rsidRDefault="002344A5" w:rsidP="002344A5">
      <w:r w:rsidRPr="009D58CC">
        <w:t xml:space="preserve">  benchmark</w:t>
      </w:r>
    </w:p>
    <w:p w14:paraId="5B628F8D" w14:textId="6F2A0450" w:rsidR="005762F0" w:rsidRDefault="005762F0"/>
    <w:p w14:paraId="39F46713" w14:textId="7BBA647C" w:rsidR="005762F0" w:rsidRDefault="005762F0">
      <w:r>
        <w:t xml:space="preserve">For passive BCI is rare. The potential of passive BCI: </w:t>
      </w:r>
    </w:p>
    <w:p w14:paraId="38ADE3DB" w14:textId="020B1750" w:rsidR="005762F0" w:rsidRDefault="005762F0"/>
    <w:p w14:paraId="7E8A07DD" w14:textId="1907050A" w:rsidR="005762F0" w:rsidRDefault="005762F0">
      <w:r>
        <w:t xml:space="preserve">More natural and Intuitive than other methods: people could immerse themselves into the process without active behavior. </w:t>
      </w:r>
    </w:p>
    <w:p w14:paraId="6946347C" w14:textId="3D591D49" w:rsidR="00053A1C" w:rsidRDefault="00053A1C"/>
    <w:p w14:paraId="1EC54C64" w14:textId="203E2E94" w:rsidR="005762F0" w:rsidRDefault="005762F0">
      <w:r>
        <w:rPr>
          <w:rFonts w:hint="eastAsia"/>
        </w:rPr>
        <w:t>For this reason</w:t>
      </w:r>
    </w:p>
    <w:p w14:paraId="6E0B5548" w14:textId="77777777" w:rsidR="001618AB" w:rsidRDefault="001618AB" w:rsidP="00400921">
      <w:pPr>
        <w:rPr>
          <w:rFonts w:hint="eastAsia"/>
        </w:rPr>
      </w:pPr>
    </w:p>
    <w:p w14:paraId="00FCD57A" w14:textId="77777777" w:rsidR="001618AB" w:rsidRDefault="001618AB" w:rsidP="001618AB">
      <w:r>
        <w:rPr>
          <w:rFonts w:hint="eastAsia"/>
        </w:rPr>
        <w:t xml:space="preserve">The aim of this </w:t>
      </w:r>
      <w:r>
        <w:t>system</w:t>
      </w:r>
      <w:r>
        <w:rPr>
          <w:rFonts w:hint="eastAsia"/>
        </w:rPr>
        <w:t xml:space="preserve"> is</w:t>
      </w:r>
      <w:r>
        <w:t xml:space="preserve"> </w:t>
      </w:r>
      <w:r>
        <w:rPr>
          <w:rFonts w:hint="eastAsia"/>
        </w:rPr>
        <w:t xml:space="preserve">1) to propose a new possibility of BCI-based virtual reality interaction </w:t>
      </w:r>
      <w:r>
        <w:t>2</w:t>
      </w:r>
      <w:r>
        <w:rPr>
          <w:rFonts w:hint="eastAsia"/>
        </w:rPr>
        <w:t>)</w:t>
      </w:r>
      <w:r>
        <w:t xml:space="preserve"> to expand the application of passive Brain-computer interface by integrating reinforcement learning agent into the interaction process and </w:t>
      </w:r>
      <w:r>
        <w:rPr>
          <w:rFonts w:hint="eastAsia"/>
        </w:rPr>
        <w:t>3</w:t>
      </w:r>
      <w:r>
        <w:t>) to facilitate a opensource platform enabling the agent-based design of interactive virtual environment (VE)</w:t>
      </w:r>
      <w:r w:rsidRPr="00C841D7">
        <w:t xml:space="preserve"> </w:t>
      </w:r>
      <w:r>
        <w:t>suitable for n</w:t>
      </w:r>
      <w:r w:rsidRPr="00C841D7">
        <w:t>eurofeedback-assisted</w:t>
      </w:r>
      <w:r>
        <w:t xml:space="preserve"> mindfulness training or other </w:t>
      </w:r>
      <w:r w:rsidRPr="00C841D7">
        <w:t>emotion regulation</w:t>
      </w:r>
      <w:r>
        <w:t>.</w:t>
      </w:r>
    </w:p>
    <w:p w14:paraId="1AD9335D" w14:textId="2F7B7F2E" w:rsidR="008907DC" w:rsidRDefault="008907DC" w:rsidP="008907DC"/>
    <w:p w14:paraId="75A06876" w14:textId="25AF066A" w:rsidR="008907DC" w:rsidRDefault="008907DC" w:rsidP="008907DC">
      <w:r>
        <w:rPr>
          <w:rFonts w:hint="eastAsia"/>
        </w:rPr>
        <w:t xml:space="preserve">The Reinforcement learning agent could provide a search tree </w:t>
      </w:r>
    </w:p>
    <w:p w14:paraId="0A4F9095" w14:textId="77777777" w:rsidR="004F412B" w:rsidRPr="008907DC" w:rsidRDefault="004F412B"/>
    <w:p w14:paraId="6247DAF5" w14:textId="6D6315E4" w:rsidR="00053A1C" w:rsidRDefault="00053A1C">
      <w:r w:rsidRPr="00053A1C">
        <w:lastRenderedPageBreak/>
        <w:t>Mindfulness</w:t>
      </w:r>
      <w:r>
        <w:t xml:space="preserve"> training</w:t>
      </w:r>
    </w:p>
    <w:p w14:paraId="0D4BC31E" w14:textId="77777777" w:rsidR="00053A1C" w:rsidRDefault="00053A1C"/>
    <w:p w14:paraId="3418A813" w14:textId="1BFB669A" w:rsidR="00053A1C" w:rsidRDefault="00053A1C">
      <w:r>
        <w:t>Mobile App</w:t>
      </w:r>
    </w:p>
    <w:p w14:paraId="6365B629" w14:textId="77777777" w:rsidR="00B5277F" w:rsidRDefault="00B5277F"/>
    <w:p w14:paraId="66BEC045" w14:textId="6FFBEFC4" w:rsidR="00AB357E" w:rsidRDefault="002A160E">
      <w:proofErr w:type="gramStart"/>
      <w:r>
        <w:t>Non active</w:t>
      </w:r>
      <w:proofErr w:type="gramEnd"/>
      <w:r>
        <w:t>, I</w:t>
      </w:r>
      <w:r>
        <w:rPr>
          <w:rFonts w:hint="eastAsia"/>
        </w:rPr>
        <w:t xml:space="preserve">mplicit </w:t>
      </w:r>
      <w:r>
        <w:t>Interaction</w:t>
      </w:r>
    </w:p>
    <w:p w14:paraId="6BBA89D4" w14:textId="7C5A3ED9" w:rsidR="002A160E" w:rsidRDefault="002A160E"/>
    <w:p w14:paraId="2D2A0065" w14:textId="5D2B0DA0" w:rsidR="00B5277F" w:rsidRDefault="00B5277F">
      <w:proofErr w:type="spellStart"/>
      <w:r>
        <w:t>Feed back</w:t>
      </w:r>
      <w:proofErr w:type="spellEnd"/>
      <w:r>
        <w:t xml:space="preserve"> intelligently</w:t>
      </w:r>
    </w:p>
    <w:p w14:paraId="24323B17" w14:textId="259D4FEE" w:rsidR="00AB357E" w:rsidRDefault="00AB357E"/>
    <w:p w14:paraId="44CB1433" w14:textId="6EF7B6AA" w:rsidR="005847DE" w:rsidRDefault="005847DE">
      <w:r>
        <w:rPr>
          <w:rFonts w:hint="eastAsia"/>
        </w:rPr>
        <w:t>The EEG</w:t>
      </w:r>
      <w:r>
        <w:t xml:space="preserve"> parametric</w:t>
      </w:r>
    </w:p>
    <w:p w14:paraId="210FBAF2" w14:textId="77777777" w:rsidR="005847DE" w:rsidRDefault="005847DE"/>
    <w:p w14:paraId="42186645" w14:textId="4B53A55F" w:rsidR="005847DE" w:rsidRDefault="005847DE">
      <w:r>
        <w:t xml:space="preserve">We modify </w:t>
      </w:r>
      <w:proofErr w:type="spellStart"/>
      <w:r>
        <w:t>OpenBCI</w:t>
      </w:r>
      <w:proofErr w:type="spellEnd"/>
      <w:r>
        <w:t>-</w:t>
      </w:r>
      <w:r w:rsidR="00A01B32">
        <w:t xml:space="preserve"> with Oculus CV1</w:t>
      </w:r>
    </w:p>
    <w:p w14:paraId="1CD9FA7B" w14:textId="716AF0EF" w:rsidR="005847DE" w:rsidRDefault="005847DE"/>
    <w:p w14:paraId="2EAA0021" w14:textId="10C7F9DC" w:rsidR="005847DE" w:rsidRDefault="005847DE">
      <w:r>
        <w:t xml:space="preserve">Selected from a standard </w:t>
      </w:r>
      <w:r w:rsidRPr="005847DE">
        <w:t>10–20 system</w:t>
      </w:r>
    </w:p>
    <w:p w14:paraId="57D97471" w14:textId="77777777" w:rsidR="005847DE" w:rsidRDefault="005847DE"/>
    <w:p w14:paraId="5E1570D2" w14:textId="6CAE83FE" w:rsidR="00143494" w:rsidRDefault="00A6443E">
      <w:r>
        <w:t xml:space="preserve">Early researchers propose </w:t>
      </w:r>
      <w:r w:rsidR="008B1487">
        <w:t xml:space="preserve">that EEG </w:t>
      </w:r>
      <w:r>
        <w:t>alpha</w:t>
      </w:r>
      <w:r w:rsidR="008B1487">
        <w:t xml:space="preserve"> (8-13Hz)</w:t>
      </w:r>
      <w:r>
        <w:t xml:space="preserve"> band power and its variance, include </w:t>
      </w:r>
      <w:r w:rsidR="00E54A9B">
        <w:t xml:space="preserve">upper-alpha </w:t>
      </w:r>
      <w:r w:rsidR="00B219DF">
        <w:t>wave</w:t>
      </w:r>
      <w:r w:rsidR="00E54A9B">
        <w:t xml:space="preserve"> </w:t>
      </w:r>
      <w:r w:rsidR="005847DE">
        <w:fldChar w:fldCharType="begin"/>
      </w:r>
      <w:r w:rsidR="002C6E5B">
        <w:instrText xml:space="preserve"> ADDIN EN.CITE &lt;EndNote&gt;&lt;Cite&gt;&lt;Author&gt;Zoefel&lt;/Author&gt;&lt;Year&gt;2011&lt;/Year&gt;&lt;RecNum&gt;14&lt;/RecNum&gt;&lt;DisplayText&gt;[23]&lt;/DisplayText&gt;&lt;record&gt;&lt;rec-number&gt;14&lt;/rec-number&gt;&lt;foreign-keys&gt;&lt;key app="EN" db-id="edr05atp0xdde4ezx21xdad7f9rtfe5zzpda" timestamp="1521099861"&gt;14&lt;/key&gt;&lt;key app="ENWeb" db-id=""&gt;0&lt;/key&gt;&lt;/foreign-keys&gt;&lt;ref-type name="Journal Article"&gt;17&lt;/ref-type&gt;&lt;contributors&gt;&lt;authors&gt;&lt;author&gt;Zoefel, B.&lt;/author&gt;&lt;author&gt;Huster, R. J.&lt;/author&gt;&lt;author&gt;Herrmann, C. S.&lt;/author&gt;&lt;/authors&gt;&lt;/contributors&gt;&lt;auth-address&gt;Otto-Von-Guericke-University, Institute for Biology, Madeburg, Germany.&lt;/auth-address&gt;&lt;titles&gt;&lt;title&gt;Neurofeedback training of the upper alpha frequency band in EEG improves cognitive performance&lt;/title&gt;&lt;secondary-title&gt;Neuroimage&lt;/secondary-title&gt;&lt;/titles&gt;&lt;periodical&gt;&lt;full-title&gt;Neuroimage&lt;/full-title&gt;&lt;/periodical&gt;&lt;pages&gt;1427-31&lt;/pages&gt;&lt;volume&gt;54&lt;/volume&gt;&lt;number&gt;2&lt;/number&gt;&lt;keywords&gt;&lt;keyword&gt;Alpha Rhythm/*physiology&lt;/keyword&gt;&lt;keyword&gt;Brain/*physiology&lt;/keyword&gt;&lt;keyword&gt;Cognition/*physiology&lt;/keyword&gt;&lt;keyword&gt;Female&lt;/keyword&gt;&lt;keyword&gt;Humans&lt;/keyword&gt;&lt;keyword&gt;Male&lt;/keyword&gt;&lt;keyword&gt;Neurofeedback/*methods&lt;/keyword&gt;&lt;keyword&gt;Young Adult&lt;/keyword&gt;&lt;/keywords&gt;&lt;dates&gt;&lt;year&gt;2011&lt;/year&gt;&lt;pub-dates&gt;&lt;date&gt;Jan 15&lt;/date&gt;&lt;/pub-dates&gt;&lt;/dates&gt;&lt;isbn&gt;1095-9572 (Electronic)&amp;#xD;1053-8119 (Linking)&lt;/isbn&gt;&lt;accession-num&gt;20850552&lt;/accession-num&gt;&lt;urls&gt;&lt;related-urls&gt;&lt;url&gt;https://www.ncbi.nlm.nih.gov/pubmed/20850552&lt;/url&gt;&lt;/related-urls&gt;&lt;/urls&gt;&lt;electronic-resource-num&gt;10.1016/j.neuroimage.2010.08.078&lt;/electronic-resource-num&gt;&lt;/record&gt;&lt;/Cite&gt;&lt;/EndNote&gt;</w:instrText>
      </w:r>
      <w:r w:rsidR="005847DE">
        <w:fldChar w:fldCharType="separate"/>
      </w:r>
      <w:r w:rsidR="002C6E5B">
        <w:rPr>
          <w:noProof/>
        </w:rPr>
        <w:t>[23]</w:t>
      </w:r>
      <w:r w:rsidR="005847DE">
        <w:fldChar w:fldCharType="end"/>
      </w:r>
      <w:r w:rsidR="005847DE">
        <w:t xml:space="preserve"> </w:t>
      </w:r>
      <w:r w:rsidR="00E54A9B">
        <w:t xml:space="preserve">and </w:t>
      </w:r>
      <w:r w:rsidR="00E54A9B" w:rsidRPr="00E54A9B">
        <w:t>individual alpha frequency</w:t>
      </w:r>
      <w:r w:rsidR="005847DE">
        <w:t xml:space="preserve"> (</w:t>
      </w:r>
      <w:proofErr w:type="spellStart"/>
      <w:r w:rsidR="005847DE">
        <w:t>Klimesch</w:t>
      </w:r>
      <w:proofErr w:type="spellEnd"/>
      <w:r w:rsidR="005847DE">
        <w:t>, 1999)</w:t>
      </w:r>
      <w:r w:rsidR="008B1487">
        <w:t>, could be used as the indicator for p</w:t>
      </w:r>
    </w:p>
    <w:p w14:paraId="1C042A89" w14:textId="66E09239" w:rsidR="008B1487" w:rsidRDefault="008B1487"/>
    <w:p w14:paraId="50568759" w14:textId="37FE2854" w:rsidR="008B1487" w:rsidRDefault="008B1487">
      <w:r>
        <w:t xml:space="preserve">Previous study </w:t>
      </w:r>
      <w:r w:rsidR="00015BEF">
        <w:t>proposes</w:t>
      </w:r>
      <w:r>
        <w:t xml:space="preserve"> that Alpha (8-13 Hz) is dominant during flowing thought and meditation. </w:t>
      </w:r>
    </w:p>
    <w:p w14:paraId="094224C2" w14:textId="4988DE00" w:rsidR="004213F0" w:rsidRDefault="004213F0"/>
    <w:p w14:paraId="22B97055" w14:textId="0FE7465A" w:rsidR="004213F0" w:rsidRDefault="001B7DB6">
      <w:r>
        <w:t>Hig</w:t>
      </w:r>
      <w:r w:rsidR="00FC0B71">
        <w:t>h</w:t>
      </w:r>
      <w:r>
        <w:t>er alpha EEG activity is more associated with relaxed conditions than with states of stress</w:t>
      </w:r>
    </w:p>
    <w:p w14:paraId="277AB371" w14:textId="2942CDA5" w:rsidR="00FC0B71" w:rsidRDefault="00FC0B71"/>
    <w:p w14:paraId="02D7F362" w14:textId="3BDC5CF7" w:rsidR="00FC0B71" w:rsidRDefault="00FC0B71">
      <w:r>
        <w:t>Investigations of human EEG response to viewing fractal patterns</w:t>
      </w:r>
    </w:p>
    <w:p w14:paraId="76550850" w14:textId="77777777" w:rsidR="004213F0" w:rsidRDefault="004213F0"/>
    <w:p w14:paraId="5CC380A5" w14:textId="1850E95A" w:rsidR="00B219DF" w:rsidRDefault="0047594D">
      <w:r>
        <w:t>International</w:t>
      </w:r>
      <w:r w:rsidR="00FC0B71">
        <w:t xml:space="preserve"> 10-20 system (Investigations of human EEG), different areas: frontal, parietal, temporal, sensory info is precepted and modified by parietal and temporal regions. While frontal area is more significant to visual stimuli</w:t>
      </w:r>
    </w:p>
    <w:p w14:paraId="7314DDC9" w14:textId="77777777" w:rsidR="000A22E2" w:rsidRDefault="000A22E2"/>
    <w:p w14:paraId="77FC9206" w14:textId="77777777" w:rsidR="000A22E2" w:rsidRDefault="000A22E2" w:rsidP="000A22E2">
      <w:r>
        <w:rPr>
          <w:rFonts w:hint="eastAsia"/>
        </w:rPr>
        <w:t xml:space="preserve">The </w:t>
      </w:r>
      <w:r>
        <w:t>concept</w:t>
      </w:r>
      <w:r>
        <w:rPr>
          <w:rFonts w:hint="eastAsia"/>
        </w:rPr>
        <w:t xml:space="preserve"> </w:t>
      </w:r>
      <w:r>
        <w:t>of this system built upon the passive BCI</w:t>
      </w:r>
    </w:p>
    <w:p w14:paraId="2F7AE286" w14:textId="77777777" w:rsidR="000A22E2" w:rsidRDefault="000A22E2" w:rsidP="000A22E2">
      <w:r>
        <w:t>And previous positive result</w:t>
      </w:r>
    </w:p>
    <w:p w14:paraId="6BF5CDC0" w14:textId="77777777" w:rsidR="001618AB" w:rsidRDefault="001618AB"/>
    <w:p w14:paraId="3360AFF0" w14:textId="2DC406FE" w:rsidR="00D043D4" w:rsidRDefault="00015BEF" w:rsidP="00D043D4">
      <w:pPr>
        <w:pStyle w:val="a3"/>
      </w:pPr>
      <w:r>
        <w:t>RELATED WORKS</w:t>
      </w:r>
    </w:p>
    <w:p w14:paraId="062BB31F" w14:textId="7E160394" w:rsidR="000A22E2" w:rsidRDefault="000A22E2" w:rsidP="006C06CA">
      <w:r>
        <w:rPr>
          <w:rFonts w:hint="eastAsia"/>
        </w:rPr>
        <w:t>Else than passive Brain-computer Interface, this system is also</w:t>
      </w:r>
      <w:r>
        <w:t xml:space="preserve"> related to 1) the method of mindfulness t</w:t>
      </w:r>
      <w:r w:rsidRPr="000A22E2">
        <w:t>raining</w:t>
      </w:r>
      <w:r>
        <w:t xml:space="preserve"> 2) the application of brain-computer interface in virtual reality</w:t>
      </w:r>
    </w:p>
    <w:p w14:paraId="4B21AD64" w14:textId="77777777" w:rsidR="000A22E2" w:rsidRDefault="000A22E2" w:rsidP="006C06CA"/>
    <w:p w14:paraId="1D48FB92" w14:textId="39399E0B" w:rsidR="00247D19" w:rsidRDefault="002344A5" w:rsidP="006C06CA">
      <w:pPr>
        <w:rPr>
          <w:b/>
        </w:rPr>
      </w:pPr>
      <w:r w:rsidRPr="002344A5">
        <w:rPr>
          <w:rFonts w:hint="eastAsia"/>
          <w:b/>
        </w:rPr>
        <w:t>-</w:t>
      </w:r>
      <w:r w:rsidRPr="002344A5">
        <w:rPr>
          <w:b/>
        </w:rPr>
        <w:t xml:space="preserve"> </w:t>
      </w:r>
      <w:bookmarkStart w:id="2" w:name="_Hlk509677105"/>
      <w:r w:rsidRPr="002344A5">
        <w:rPr>
          <w:b/>
        </w:rPr>
        <w:t>Technology Supported Mindfulness Training</w:t>
      </w:r>
    </w:p>
    <w:bookmarkEnd w:id="2"/>
    <w:p w14:paraId="6D0378E2" w14:textId="77777777" w:rsidR="006203FF" w:rsidRDefault="006203FF" w:rsidP="006203FF">
      <w:pPr>
        <w:ind w:left="105" w:hangingChars="50" w:hanging="105"/>
      </w:pPr>
      <w:r>
        <w:t xml:space="preserve">From another perspective, increasing attention falls upon </w:t>
      </w:r>
      <w:r w:rsidRPr="00053A1C">
        <w:t>mindfulness</w:t>
      </w:r>
      <w:r>
        <w:t xml:space="preserve"> training (MT) </w:t>
      </w:r>
      <w:r>
        <w:fldChar w:fldCharType="begin"/>
      </w:r>
      <w:r>
        <w:instrText xml:space="preserve"> ADDIN EN.CITE &lt;EndNote&gt;&lt;Cite&gt;&lt;Author&gt;Marchand&lt;/Author&gt;&lt;Year&gt;2012&lt;/Year&gt;&lt;RecNum&gt;43&lt;/RecNum&gt;&lt;DisplayText&gt;[13, 15]&lt;/DisplayText&gt;&lt;record&gt;&lt;rec-number&gt;43&lt;/rec-number&gt;&lt;foreign-keys&gt;&lt;key app="EN" db-id="edr05atp0xdde4ezx21xdad7f9rtfe5zzpda" timestamp="1521795719"&gt;43&lt;/key&gt;&lt;/foreign-keys&gt;&lt;ref-type name="Journal Article"&gt;17&lt;/ref-type&gt;&lt;contributors&gt;&lt;authors&gt;&lt;author&gt;Marchand, William R&lt;/author&gt;&lt;/authors&gt;&lt;/contributors&gt;&lt;titles&gt;&lt;title&gt;Mindfulness-based stress reduction, mindfulness-based cognitive therapy, and Zen meditation for depression, anxiety, pain, and psychological distress&lt;/title&gt;&lt;secondary-title&gt;Journal of Psychiatric Practice®&lt;/secondary-title&gt;&lt;/titles&gt;&lt;periodical&gt;&lt;full-title&gt;Journal of Psychiatric Practice®&lt;/full-title&gt;&lt;/periodical&gt;&lt;pages&gt;233-252&lt;/pages&gt;&lt;volume&gt;18&lt;/volume&gt;&lt;number&gt;4&lt;/number&gt;&lt;dates&gt;&lt;year&gt;2012&lt;/year&gt;&lt;/dates&gt;&lt;urls&gt;&lt;/urls&gt;&lt;/record&gt;&lt;/Cite&gt;&lt;Cite&gt;&lt;Author&gt;Plaza&lt;/Author&gt;&lt;Year&gt;2013&lt;/Year&gt;&lt;RecNum&gt;41&lt;/RecNum&gt;&lt;record&gt;&lt;rec-number&gt;41&lt;/rec-number&gt;&lt;foreign-keys&gt;&lt;key app="EN" db-id="edr05atp0xdde4ezx21xdad7f9rtfe5zzpda" timestamp="1521711284"&gt;41&lt;/key&gt;&lt;/foreign-keys&gt;&lt;ref-type name="Journal Article"&gt;17&lt;/ref-type&gt;&lt;contributors&gt;&lt;authors&gt;&lt;author&gt;Plaza, Inmaculada&lt;/author&gt;&lt;author&gt;Demarzo, Marcelo Marcos Piva&lt;/author&gt;&lt;author&gt;Herrera-Mercadal, Paola&lt;/author&gt;&lt;author&gt;García-Campayo, Javier&lt;/author&gt;&lt;/authors&gt;&lt;/contributors&gt;&lt;titles&gt;&lt;title&gt;Mindfulness-based mobile applications: literature review and analysis of current features&lt;/title&gt;&lt;secondary-title&gt;JMIR mHealth and uHealth&lt;/secondary-title&gt;&lt;/titles&gt;&lt;periodical&gt;&lt;full-title&gt;JMIR mHealth and uHealth&lt;/full-title&gt;&lt;/periodical&gt;&lt;volume&gt;1&lt;/volume&gt;&lt;number&gt;2&lt;/number&gt;&lt;dates&gt;&lt;year&gt;2013&lt;/year&gt;&lt;/dates&gt;&lt;urls&gt;&lt;/urls&gt;&lt;/record&gt;&lt;/Cite&gt;&lt;/EndNote&gt;</w:instrText>
      </w:r>
      <w:r>
        <w:fldChar w:fldCharType="separate"/>
      </w:r>
      <w:r>
        <w:rPr>
          <w:noProof/>
        </w:rPr>
        <w:t>[13, 15]</w:t>
      </w:r>
      <w:r>
        <w:fldChar w:fldCharType="end"/>
      </w:r>
      <w:r>
        <w:t xml:space="preserve"> </w:t>
      </w:r>
      <w:r w:rsidRPr="00470A20">
        <w:t>over the last two decades</w:t>
      </w:r>
      <w:r>
        <w:t>. Although scholars agree that the reliability of M</w:t>
      </w:r>
      <w:r w:rsidRPr="00053A1C">
        <w:t>indfulness-based</w:t>
      </w:r>
      <w:r>
        <w:t xml:space="preserve"> Mobile</w:t>
      </w:r>
      <w:r w:rsidRPr="00053A1C">
        <w:t xml:space="preserve"> </w:t>
      </w:r>
      <w:r>
        <w:t>A</w:t>
      </w:r>
      <w:r w:rsidRPr="00053A1C">
        <w:t>pplications (MBMAs)</w:t>
      </w:r>
      <w:r>
        <w:t xml:space="preserve"> in market is susceptible </w:t>
      </w:r>
      <w:r>
        <w:fldChar w:fldCharType="begin"/>
      </w:r>
      <w:r>
        <w:instrText xml:space="preserve"> ADDIN EN.CITE &lt;EndNote&gt;&lt;Cite&gt;&lt;Author&gt;Plaza&lt;/Author&gt;&lt;Year&gt;2013&lt;/Year&gt;&lt;RecNum&gt;41&lt;/RecNum&gt;&lt;DisplayText&gt;[12, 15]&lt;/DisplayText&gt;&lt;record&gt;&lt;rec-number&gt;41&lt;/rec-number&gt;&lt;foreign-keys&gt;&lt;key app="EN" db-id="edr05atp0xdde4ezx21xdad7f9rtfe5zzpda" timestamp="1521711284"&gt;41&lt;/key&gt;&lt;/foreign-keys&gt;&lt;ref-type name="Journal Article"&gt;17&lt;/ref-type&gt;&lt;contributors&gt;&lt;authors&gt;&lt;author&gt;Plaza, Inmaculada&lt;/author&gt;&lt;author&gt;Demarzo, Marcelo Marcos Piva&lt;/author&gt;&lt;author&gt;Herrera-Mercadal, Paola&lt;/author&gt;&lt;author&gt;García-Campayo, Javier&lt;/author&gt;&lt;/authors&gt;&lt;/contributors&gt;&lt;titles&gt;&lt;title&gt;Mindfulness-based mobile applications: literature review and analysis of current features&lt;/title&gt;&lt;secondary-title&gt;JMIR mHealth and uHealth&lt;/secondary-title&gt;&lt;/titles&gt;&lt;periodical&gt;&lt;full-title&gt;JMIR mHealth and uHealth&lt;/full-title&gt;&lt;/periodical&gt;&lt;volume&gt;1&lt;/volume&gt;&lt;number&gt;2&lt;/number&gt;&lt;dates&gt;&lt;year&gt;2013&lt;/year&gt;&lt;/dates&gt;&lt;urls&gt;&lt;/urls&gt;&lt;/record&gt;&lt;/Cite&gt;&lt;Cite&gt;&lt;Author&gt;Mani&lt;/Author&gt;&lt;Year&gt;2015&lt;/Year&gt;&lt;RecNum&gt;42&lt;/RecNum&gt;&lt;record&gt;&lt;rec-number&gt;42&lt;/rec-number&gt;&lt;foreign-keys&gt;&lt;key app="EN" db-id="edr05atp0xdde4ezx21xdad7f9rtfe5zzpda" timestamp="1521712110"&gt;42&lt;/key&gt;&lt;/foreign-keys&gt;&lt;ref-type name="Journal Article"&gt;17&lt;/ref-type&gt;&lt;contributors&gt;&lt;authors&gt;&lt;author&gt;Mani, Madhavan&lt;/author&gt;&lt;author&gt;Kavanagh, David J&lt;/author&gt;&lt;author&gt;Hides, Leanne&lt;/author&gt;&lt;author&gt;Stoyanov, Stoyan R&lt;/author&gt;&lt;/authors&gt;&lt;/contributors&gt;&lt;titles&gt;&lt;title&gt;Review and evaluation of mindfulness-based iPhone apps&lt;/title&gt;&lt;secondary-title&gt;JMIR mHealth and uHealth&lt;/secondary-title&gt;&lt;/titles&gt;&lt;periodical&gt;&lt;full-title&gt;JMIR mHealth and uHealth&lt;/full-title&gt;&lt;/periodical&gt;&lt;volume&gt;3&lt;/volume&gt;&lt;number&gt;3&lt;/number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[12, 15]</w:t>
      </w:r>
      <w:r>
        <w:fldChar w:fldCharType="end"/>
      </w:r>
      <w:r>
        <w:t>.</w:t>
      </w:r>
      <w:r w:rsidRPr="00400921">
        <w:t xml:space="preserve"> </w:t>
      </w:r>
      <w:r>
        <w:t xml:space="preserve">The overall effectiveness of MT meditation method is endorsed </w:t>
      </w:r>
      <w:r>
        <w:fldChar w:fldCharType="begin"/>
      </w:r>
      <w:r>
        <w:instrText xml:space="preserve"> ADDIN EN.CITE &lt;EndNote&gt;&lt;Cite&gt;&lt;Author&gt;Chen&lt;/Author&gt;&lt;Year&gt;2012&lt;/Year&gt;&lt;RecNum&gt;44&lt;/RecNum&gt;&lt;DisplayText&gt;[5]&lt;/DisplayText&gt;&lt;record&gt;&lt;rec-number&gt;44&lt;/rec-number&gt;&lt;foreign-keys&gt;&lt;key app="EN" db-id="edr05atp0xdde4ezx21xdad7f9rtfe5zzpda" timestamp="1521796503"&gt;44&lt;/key&gt;&lt;/foreign-keys&gt;&lt;ref-type name="Journal Article"&gt;17&lt;/ref-type&gt;&lt;contributors&gt;&lt;authors&gt;&lt;author&gt;Chen, Kevin W&lt;/author&gt;&lt;author&gt;Berger, Christine C&lt;/author&gt;&lt;author&gt;Manheimer, Eric&lt;/author&gt;&lt;author&gt;Forde, Darlene&lt;/author&gt;&lt;author&gt;Magidson, Jessica&lt;/author&gt;&lt;author&gt;Dachman, Laya&lt;/author&gt;&lt;author&gt;Lejuez, CW&lt;/author&gt;&lt;/authors&gt;&lt;/contributors&gt;&lt;titles&gt;&lt;title&gt;Meditative therapies for reducing anxiety: A systematic review and meta‐analysis of randomized controlled trials&lt;/title&gt;&lt;secondary-title&gt;Depression and anxiety&lt;/secondary-title&gt;&lt;/titles&gt;&lt;periodical&gt;&lt;full-title&gt;Depression and anxiety&lt;/full-title&gt;&lt;/periodical&gt;&lt;pages&gt;545-562&lt;/pages&gt;&lt;volume&gt;29&lt;/volume&gt;&lt;number&gt;7&lt;/number&gt;&lt;dates&gt;&lt;year&gt;2012&lt;/year&gt;&lt;/dates&gt;&lt;isbn&gt;1520-6394&lt;/isbn&gt;&lt;urls&gt;&lt;/urls&gt;&lt;/record&gt;&lt;/Cite&gt;&lt;/EndNote&gt;</w:instrText>
      </w:r>
      <w:r>
        <w:fldChar w:fldCharType="separate"/>
      </w:r>
      <w:r>
        <w:rPr>
          <w:noProof/>
        </w:rPr>
        <w:t>[5]</w:t>
      </w:r>
      <w:r>
        <w:fldChar w:fldCharType="end"/>
      </w:r>
      <w:r>
        <w:t>.</w:t>
      </w:r>
    </w:p>
    <w:p w14:paraId="39415ABB" w14:textId="77777777" w:rsidR="006203FF" w:rsidRDefault="006203FF" w:rsidP="006203FF">
      <w:pPr>
        <w:ind w:left="105" w:hangingChars="50" w:hanging="105"/>
      </w:pPr>
    </w:p>
    <w:p w14:paraId="1B428FAD" w14:textId="77777777" w:rsidR="006203FF" w:rsidRDefault="006203FF" w:rsidP="006203FF">
      <w:r>
        <w:lastRenderedPageBreak/>
        <w:t>Despite the endorsement, those wholesome materials are usually created</w:t>
      </w:r>
      <w:r w:rsidRPr="008907DC">
        <w:t xml:space="preserve"> </w:t>
      </w:r>
      <w:r>
        <w:t>empirically by designers according to previous cases or principles. There are two major limitations: 1) T</w:t>
      </w:r>
      <w:r>
        <w:rPr>
          <w:rFonts w:hint="eastAsia"/>
        </w:rPr>
        <w:t xml:space="preserve">he </w:t>
      </w:r>
      <w:r>
        <w:t>design process itself is complex and ineffective: through a design cycle “” 2) The result could contain bias of designers and blindside is hard to uncover: since the traditional MT principles are testified as most effective and</w:t>
      </w:r>
      <w:r w:rsidRPr="00400921">
        <w:t xml:space="preserve"> neurofeedback</w:t>
      </w:r>
      <w:r>
        <w:t xml:space="preserve">-design is inaccessible to general </w:t>
      </w:r>
      <w:r w:rsidRPr="00400921">
        <w:t>practitioner</w:t>
      </w:r>
      <w:r>
        <w:t xml:space="preserve"> </w:t>
      </w:r>
      <w:r>
        <w:fldChar w:fldCharType="begin"/>
      </w:r>
      <w:r>
        <w:instrText xml:space="preserve"> ADDIN EN.CITE &lt;EndNote&gt;&lt;Cite&gt;&lt;Author&gt;Bhayee&lt;/Author&gt;&lt;Year&gt;2016&lt;/Year&gt;&lt;RecNum&gt;45&lt;/RecNum&gt;&lt;DisplayText&gt;[4]&lt;/DisplayText&gt;&lt;record&gt;&lt;rec-number&gt;45&lt;/rec-number&gt;&lt;foreign-keys&gt;&lt;key app="EN" db-id="edr05atp0xdde4ezx21xdad7f9rtfe5zzpda" timestamp="1521801290"&gt;45&lt;/key&gt;&lt;/foreign-keys&gt;&lt;ref-type name="Journal Article"&gt;17&lt;/ref-type&gt;&lt;contributors&gt;&lt;authors&gt;&lt;author&gt;Bhayee, Sheffy&lt;/author&gt;&lt;author&gt;Tomaszewski, Patricia&lt;/author&gt;&lt;author&gt;Lee, Daniel H&lt;/author&gt;&lt;author&gt;Moffat, Graeme&lt;/author&gt;&lt;author&gt;Pino, Lou&lt;/author&gt;&lt;author&gt;Moreno, Sylvain&lt;/author&gt;&lt;author&gt;Farb, Norman AS&lt;/author&gt;&lt;/authors&gt;&lt;/contributors&gt;&lt;titles&gt;&lt;title&gt;Attentional and affective consequences of technology supported mindfulness training: a randomised, active control, efficacy trial&lt;/title&gt;&lt;secondary-title&gt;BMC psychology&lt;/secondary-title&gt;&lt;/titles&gt;&lt;periodical&gt;&lt;full-title&gt;BMC psychology&lt;/full-title&gt;&lt;/periodical&gt;&lt;pages&gt;60&lt;/pages&gt;&lt;volume&gt;4&lt;/volume&gt;&lt;number&gt;1&lt;/number&gt;&lt;dates&gt;&lt;year&gt;2016&lt;/year&gt;&lt;/dates&gt;&lt;isbn&gt;2050-7283&lt;/isbn&gt;&lt;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  <w:r>
        <w:t>.</w:t>
      </w:r>
    </w:p>
    <w:p w14:paraId="638EAE39" w14:textId="77777777" w:rsidR="006203FF" w:rsidRDefault="006203FF" w:rsidP="006203FF"/>
    <w:p w14:paraId="73BE9A65" w14:textId="77777777" w:rsidR="006203FF" w:rsidRDefault="006203FF" w:rsidP="006203FF">
      <w:r>
        <w:rPr>
          <w:rFonts w:hint="eastAsia"/>
        </w:rPr>
        <w:t xml:space="preserve">To solve this problem, the reinforcement learning should be used as </w:t>
      </w:r>
      <w:r w:rsidRPr="00400921">
        <w:t>neurofeedback</w:t>
      </w:r>
      <w:r>
        <w:t xml:space="preserve">. </w:t>
      </w:r>
    </w:p>
    <w:p w14:paraId="7270D0B4" w14:textId="77777777" w:rsidR="006203FF" w:rsidRPr="006203FF" w:rsidRDefault="006203FF" w:rsidP="006C06CA">
      <w:pPr>
        <w:rPr>
          <w:b/>
        </w:rPr>
      </w:pPr>
    </w:p>
    <w:p w14:paraId="0742B72F" w14:textId="77777777" w:rsidR="009D58CC" w:rsidRPr="009D58CC" w:rsidRDefault="009D58CC" w:rsidP="0039421D"/>
    <w:p w14:paraId="1FD5B256" w14:textId="6BDF7739" w:rsidR="00BA5FF2" w:rsidRDefault="00BA5FF2" w:rsidP="0039421D">
      <w:pPr>
        <w:rPr>
          <w:b/>
        </w:rPr>
      </w:pPr>
      <w:r>
        <w:rPr>
          <w:rFonts w:hint="eastAsia"/>
          <w:b/>
        </w:rPr>
        <w:t>-</w:t>
      </w:r>
      <w:r w:rsidR="00826A6A">
        <w:rPr>
          <w:b/>
        </w:rPr>
        <w:t>B</w:t>
      </w:r>
      <w:r w:rsidR="002344A5">
        <w:rPr>
          <w:b/>
        </w:rPr>
        <w:t xml:space="preserve">rain-computer Interface in </w:t>
      </w:r>
      <w:r>
        <w:rPr>
          <w:b/>
        </w:rPr>
        <w:t>Virtual Reality</w:t>
      </w:r>
    </w:p>
    <w:p w14:paraId="4D509B99" w14:textId="291D8E6D" w:rsidR="008941C3" w:rsidRDefault="00466F69" w:rsidP="0039421D">
      <w:r w:rsidRPr="003F487C">
        <w:rPr>
          <w:highlight w:val="yellow"/>
        </w:rPr>
        <w:t>One of the pioneer research is conducted in University College Dublin</w:t>
      </w:r>
      <w:bookmarkStart w:id="3" w:name="_Hlk509700108"/>
      <w:r w:rsidRPr="003F487C">
        <w:rPr>
          <w:highlight w:val="yellow"/>
        </w:rPr>
        <w:t>,</w:t>
      </w:r>
      <w:r w:rsidR="009C32A7" w:rsidRPr="003F487C">
        <w:rPr>
          <w:highlight w:val="yellow"/>
        </w:rPr>
        <w:t xml:space="preserve"> </w:t>
      </w:r>
      <w:bookmarkStart w:id="4" w:name="_Hlk509700037"/>
      <w:r w:rsidR="009C32A7" w:rsidRPr="003F487C">
        <w:rPr>
          <w:highlight w:val="yellow"/>
        </w:rPr>
        <w:t xml:space="preserve">where </w:t>
      </w:r>
      <w:bookmarkStart w:id="5" w:name="_Hlk509697677"/>
      <w:bookmarkStart w:id="6" w:name="_Hlk509697893"/>
      <w:r w:rsidR="009C32A7" w:rsidRPr="003F487C">
        <w:rPr>
          <w:highlight w:val="yellow"/>
        </w:rPr>
        <w:t>users</w:t>
      </w:r>
      <w:r w:rsidR="008941C3" w:rsidRPr="003F487C">
        <w:rPr>
          <w:highlight w:val="yellow"/>
        </w:rPr>
        <w:t xml:space="preserve"> </w:t>
      </w:r>
      <w:r w:rsidR="005730A6" w:rsidRPr="003F487C">
        <w:rPr>
          <w:highlight w:val="yellow"/>
        </w:rPr>
        <w:t xml:space="preserve">could </w:t>
      </w:r>
      <w:r w:rsidRPr="003F487C">
        <w:rPr>
          <w:highlight w:val="yellow"/>
        </w:rPr>
        <w:t>mind-balance</w:t>
      </w:r>
      <w:r w:rsidR="003A6524" w:rsidRPr="003F487C">
        <w:rPr>
          <w:highlight w:val="yellow"/>
        </w:rPr>
        <w:t xml:space="preserve"> </w:t>
      </w:r>
      <w:r w:rsidR="00C26D36" w:rsidRPr="003F487C">
        <w:rPr>
          <w:highlight w:val="yellow"/>
        </w:rPr>
        <w:t xml:space="preserve">an </w:t>
      </w:r>
      <w:r w:rsidR="003A6524" w:rsidRPr="003F487C">
        <w:rPr>
          <w:highlight w:val="yellow"/>
        </w:rPr>
        <w:t>avatar</w:t>
      </w:r>
      <w:r w:rsidR="008941C3" w:rsidRPr="003F487C">
        <w:rPr>
          <w:highlight w:val="yellow"/>
        </w:rPr>
        <w:t xml:space="preserve"> (1 dimension)</w:t>
      </w:r>
      <w:r w:rsidRPr="003F487C">
        <w:rPr>
          <w:highlight w:val="yellow"/>
        </w:rPr>
        <w:t xml:space="preserve"> </w:t>
      </w:r>
      <w:r w:rsidR="00826A6A" w:rsidRPr="003F487C">
        <w:rPr>
          <w:highlight w:val="yellow"/>
        </w:rPr>
        <w:fldChar w:fldCharType="begin"/>
      </w:r>
      <w:r w:rsidR="00400921" w:rsidRPr="003F487C">
        <w:rPr>
          <w:highlight w:val="yellow"/>
        </w:rPr>
        <w:instrText xml:space="preserve"> ADDIN EN.CITE &lt;EndNote&gt;&lt;Cite&gt;&lt;Author&gt;Lalor&lt;/Author&gt;&lt;Year&gt;2005&lt;/Year&gt;&lt;RecNum&gt;28&lt;/RecNum&gt;&lt;DisplayText&gt;[8]&lt;/DisplayText&gt;&lt;record&gt;&lt;rec-number&gt;28&lt;/rec-number&gt;&lt;foreign-keys&gt;&lt;key app="EN" db-id="edr05atp0xdde4ezx21xdad7f9rtfe5zzpda" timestamp="1521529800"&gt;28&lt;/key&gt;&lt;/foreign-keys&gt;&lt;ref-type name="Journal Article"&gt;17&lt;/ref-type&gt;&lt;contributors&gt;&lt;authors&gt;&lt;author&gt;Lalor, Edmund C&lt;/author&gt;&lt;author&gt;Kelly, Simon P&lt;/author&gt;&lt;author&gt;Finucane, Ciarán&lt;/author&gt;&lt;author&gt;Burke, Robert&lt;/author&gt;&lt;author&gt;Smith, Ray&lt;/author&gt;&lt;author&gt;Reilly, Richard B&lt;/author&gt;&lt;author&gt;Mcdarby, Gary&lt;/author&gt;&lt;/authors&gt;&lt;/contributors&gt;&lt;titles&gt;&lt;title&gt;Steady-state VEP-based brain-computer interface control in an immersive 3D gaming environment&lt;/title&gt;&lt;secondary-title&gt;EURASIP Journal on Advances in Signal Processing&lt;/secondary-title&gt;&lt;/titles&gt;&lt;periodical&gt;&lt;full-title&gt;EURASIP Journal on Advances in Signal Processing&lt;/full-title&gt;&lt;/periodical&gt;&lt;pages&gt;706906&lt;/pages&gt;&lt;volume&gt;2005&lt;/volume&gt;&lt;number&gt;19&lt;/number&gt;&lt;dates&gt;&lt;year&gt;2005&lt;/year&gt;&lt;/dates&gt;&lt;isbn&gt;1687-6180&lt;/isbn&gt;&lt;urls&gt;&lt;/urls&gt;&lt;/record&gt;&lt;/Cite&gt;&lt;/EndNote&gt;</w:instrText>
      </w:r>
      <w:r w:rsidR="00826A6A" w:rsidRPr="003F487C">
        <w:rPr>
          <w:highlight w:val="yellow"/>
        </w:rPr>
        <w:fldChar w:fldCharType="separate"/>
      </w:r>
      <w:r w:rsidR="00400921" w:rsidRPr="003F487C">
        <w:rPr>
          <w:noProof/>
          <w:highlight w:val="yellow"/>
        </w:rPr>
        <w:t>[8]</w:t>
      </w:r>
      <w:r w:rsidR="00826A6A" w:rsidRPr="003F487C">
        <w:rPr>
          <w:highlight w:val="yellow"/>
        </w:rPr>
        <w:fldChar w:fldCharType="end"/>
      </w:r>
      <w:r w:rsidRPr="003F487C">
        <w:rPr>
          <w:highlight w:val="yellow"/>
        </w:rPr>
        <w:t>. Complex controls through MI include</w:t>
      </w:r>
      <w:r w:rsidR="008941C3" w:rsidRPr="003F487C">
        <w:rPr>
          <w:highlight w:val="yellow"/>
        </w:rPr>
        <w:t xml:space="preserve"> </w:t>
      </w:r>
      <w:r w:rsidR="009C32A7" w:rsidRPr="003F487C">
        <w:rPr>
          <w:highlight w:val="yellow"/>
        </w:rPr>
        <w:t xml:space="preserve">car </w:t>
      </w:r>
      <w:r w:rsidR="003A6524" w:rsidRPr="003F487C">
        <w:rPr>
          <w:highlight w:val="yellow"/>
        </w:rPr>
        <w:t xml:space="preserve">driving </w:t>
      </w:r>
      <w:r w:rsidR="008941C3" w:rsidRPr="003F487C">
        <w:rPr>
          <w:highlight w:val="yellow"/>
        </w:rPr>
        <w:t xml:space="preserve">(2 dimension) </w:t>
      </w:r>
      <w:r w:rsidR="008941C3" w:rsidRPr="003F487C">
        <w:rPr>
          <w:highlight w:val="yellow"/>
        </w:rPr>
        <w:fldChar w:fldCharType="begin"/>
      </w:r>
      <w:r w:rsidR="00400921" w:rsidRPr="003F487C">
        <w:rPr>
          <w:highlight w:val="yellow"/>
        </w:rPr>
        <w:instrText xml:space="preserve"> ADDIN EN.CITE &lt;EndNote&gt;&lt;Cite&gt;&lt;Author&gt;Ron-Angevin&lt;/Author&gt;&lt;Year&gt;2009&lt;/Year&gt;&lt;RecNum&gt;31&lt;/RecNum&gt;&lt;DisplayText&gt;[16]&lt;/DisplayText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Cite&gt;&lt;Author&gt;Ron-Angevin&lt;/Author&gt;&lt;Year&gt;2009&lt;/Year&gt;&lt;RecNum&gt;31&lt;/RecNum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/EndNote&gt;</w:instrText>
      </w:r>
      <w:r w:rsidR="008941C3" w:rsidRPr="003F487C">
        <w:rPr>
          <w:highlight w:val="yellow"/>
        </w:rPr>
        <w:fldChar w:fldCharType="separate"/>
      </w:r>
      <w:r w:rsidR="00400921" w:rsidRPr="003F487C">
        <w:rPr>
          <w:noProof/>
          <w:highlight w:val="yellow"/>
        </w:rPr>
        <w:t>[16]</w:t>
      </w:r>
      <w:r w:rsidR="008941C3" w:rsidRPr="003F487C">
        <w:rPr>
          <w:highlight w:val="yellow"/>
        </w:rPr>
        <w:fldChar w:fldCharType="end"/>
      </w:r>
      <w:r w:rsidR="008941C3" w:rsidRPr="003F487C">
        <w:rPr>
          <w:highlight w:val="yellow"/>
        </w:rPr>
        <w:t xml:space="preserve"> or </w:t>
      </w:r>
      <w:r w:rsidR="007D7041" w:rsidRPr="003F487C">
        <w:rPr>
          <w:highlight w:val="yellow"/>
        </w:rPr>
        <w:t>character</w:t>
      </w:r>
      <w:r w:rsidR="008941C3" w:rsidRPr="003F487C">
        <w:rPr>
          <w:highlight w:val="yellow"/>
        </w:rPr>
        <w:t xml:space="preserve"> </w:t>
      </w:r>
      <w:r w:rsidR="003A6524" w:rsidRPr="003F487C">
        <w:rPr>
          <w:highlight w:val="yellow"/>
        </w:rPr>
        <w:t xml:space="preserve">manipulating </w:t>
      </w:r>
      <w:r w:rsidR="008941C3" w:rsidRPr="003F487C">
        <w:rPr>
          <w:highlight w:val="yellow"/>
        </w:rPr>
        <w:t>(3</w:t>
      </w:r>
      <w:r w:rsidR="008F0F34" w:rsidRPr="003F487C">
        <w:rPr>
          <w:highlight w:val="yellow"/>
        </w:rPr>
        <w:t>-5</w:t>
      </w:r>
      <w:r w:rsidR="008941C3" w:rsidRPr="003F487C">
        <w:rPr>
          <w:highlight w:val="yellow"/>
        </w:rPr>
        <w:t xml:space="preserve"> dimension)</w:t>
      </w:r>
      <w:r w:rsidR="00FE3B5E" w:rsidRPr="003F487C">
        <w:rPr>
          <w:highlight w:val="yellow"/>
        </w:rPr>
        <w:t xml:space="preserve"> </w:t>
      </w:r>
      <w:r w:rsidR="00FE3B5E" w:rsidRPr="003F487C">
        <w:rPr>
          <w:highlight w:val="yellow"/>
        </w:rPr>
        <w:fldChar w:fldCharType="begin"/>
      </w:r>
      <w:r w:rsidR="00400921" w:rsidRPr="003F487C">
        <w:rPr>
          <w:highlight w:val="yellow"/>
        </w:rPr>
        <w:instrText xml:space="preserve"> ADDIN EN.CITE &lt;EndNote&gt;&lt;Cite&gt;&lt;Author&gt;Lotte&lt;/Author&gt;&lt;Year&gt;2008&lt;/Year&gt;&lt;RecNum&gt;30&lt;/RecNum&gt;&lt;DisplayText&gt;[11]&lt;/DisplayText&gt;&lt;record&gt;&lt;rec-number&gt;30&lt;/rec-number&gt;&lt;foreign-keys&gt;&lt;key app="EN" db-id="edr05atp0xdde4ezx21xdad7f9rtfe5zzpda" timestamp="1521530486"&gt;30&lt;/key&gt;&lt;/foreign-keys&gt;&lt;ref-type name="Conference Proceedings"&gt;10&lt;/ref-type&gt;&lt;contributors&gt;&lt;authors&gt;&lt;author&gt;Lotte, Fabien&lt;/author&gt;&lt;author&gt;Renard, Yann&lt;/author&gt;&lt;author&gt;Lécuyer, Anatole&lt;/author&gt;&lt;/authors&gt;&lt;/contributors&gt;&lt;titles&gt;&lt;title&gt;Self-paced brain-computer interaction with virtual worlds: A quantitative and qualitative study “out of the lab”&lt;/title&gt;&lt;secondary-title&gt;4th international brain computer interface workshop and training course&lt;/secondary-title&gt;&lt;/titles&gt;&lt;dates&gt;&lt;year&gt;2008&lt;/year&gt;&lt;/dates&gt;&lt;urls&gt;&lt;/urls&gt;&lt;/record&gt;&lt;/Cite&gt;&lt;/EndNote&gt;</w:instrText>
      </w:r>
      <w:r w:rsidR="00FE3B5E" w:rsidRPr="003F487C">
        <w:rPr>
          <w:highlight w:val="yellow"/>
        </w:rPr>
        <w:fldChar w:fldCharType="separate"/>
      </w:r>
      <w:r w:rsidR="00400921" w:rsidRPr="003F487C">
        <w:rPr>
          <w:noProof/>
          <w:highlight w:val="yellow"/>
        </w:rPr>
        <w:t>[11]</w:t>
      </w:r>
      <w:r w:rsidR="00FE3B5E" w:rsidRPr="003F487C">
        <w:rPr>
          <w:highlight w:val="yellow"/>
        </w:rPr>
        <w:fldChar w:fldCharType="end"/>
      </w:r>
      <w:r w:rsidRPr="003F487C">
        <w:rPr>
          <w:highlight w:val="yellow"/>
        </w:rPr>
        <w:t xml:space="preserve"> have been proved robust</w:t>
      </w:r>
      <w:r w:rsidR="00FE3B5E" w:rsidRPr="003F487C">
        <w:rPr>
          <w:highlight w:val="yellow"/>
        </w:rPr>
        <w:t xml:space="preserve"> </w:t>
      </w:r>
      <w:r w:rsidR="00826A6A" w:rsidRPr="003F487C">
        <w:rPr>
          <w:highlight w:val="yellow"/>
        </w:rPr>
        <w:fldChar w:fldCharType="begin"/>
      </w:r>
      <w:r w:rsidR="00400921" w:rsidRPr="003F487C">
        <w:rPr>
          <w:highlight w:val="yellow"/>
        </w:rPr>
        <w:instrText xml:space="preserve"> ADDIN EN.CITE &lt;EndNote&gt;&lt;Cite&gt;&lt;Author&gt;Touyama&lt;/Author&gt;&lt;Year&gt;2008&lt;/Year&gt;&lt;RecNum&gt;29&lt;/RecNum&gt;&lt;DisplayText&gt;[19]&lt;/DisplayText&gt;&lt;record&gt;&lt;rec-number&gt;29&lt;/rec-number&gt;&lt;foreign-keys&gt;&lt;key app="EN" db-id="edr05atp0xdde4ezx21xdad7f9rtfe5zzpda" timestamp="1521529973"&gt;29&lt;/key&gt;&lt;/foreign-keys&gt;&lt;ref-type name="Conference Proceedings"&gt;10&lt;/ref-type&gt;&lt;contributors&gt;&lt;authors&gt;&lt;author&gt;Touyama, Hideaki&lt;/author&gt;&lt;author&gt;Aotsuka, Masahide&lt;/author&gt;&lt;author&gt;Hirose, Michitaka&lt;/author&gt;&lt;/authors&gt;&lt;/contributors&gt;&lt;titles&gt;&lt;title&gt;A pilot study on virtual camera control via Steady-State VEP in immersing virtual environments&lt;/title&gt;&lt;secondary-title&gt;Proceedings of the Third IASTED International Conference&lt;/secondary-title&gt;&lt;/titles&gt;&lt;pages&gt;43&lt;/pages&gt;&lt;volume&gt;611&lt;/volume&gt;&lt;number&gt;065&lt;/number&gt;&lt;dates&gt;&lt;year&gt;2008&lt;/year&gt;&lt;/dates&gt;&lt;urls&gt;&lt;/urls&gt;&lt;/record&gt;&lt;/Cite&gt;&lt;/EndNote&gt;</w:instrText>
      </w:r>
      <w:r w:rsidR="00826A6A" w:rsidRPr="003F487C">
        <w:rPr>
          <w:highlight w:val="yellow"/>
        </w:rPr>
        <w:fldChar w:fldCharType="separate"/>
      </w:r>
      <w:r w:rsidR="00400921" w:rsidRPr="003F487C">
        <w:rPr>
          <w:noProof/>
          <w:highlight w:val="yellow"/>
        </w:rPr>
        <w:t>[19]</w:t>
      </w:r>
      <w:r w:rsidR="00826A6A" w:rsidRPr="003F487C">
        <w:rPr>
          <w:highlight w:val="yellow"/>
        </w:rPr>
        <w:fldChar w:fldCharType="end"/>
      </w:r>
      <w:bookmarkEnd w:id="4"/>
      <w:bookmarkEnd w:id="6"/>
      <w:r w:rsidR="00826A6A" w:rsidRPr="003F487C">
        <w:rPr>
          <w:highlight w:val="yellow"/>
        </w:rPr>
        <w:t>.</w:t>
      </w:r>
      <w:bookmarkEnd w:id="3"/>
      <w:r w:rsidR="009C32A7" w:rsidRPr="003F487C">
        <w:rPr>
          <w:highlight w:val="yellow"/>
        </w:rPr>
        <w:t xml:space="preserve"> </w:t>
      </w:r>
      <w:bookmarkEnd w:id="5"/>
      <w:r w:rsidR="008F0F34" w:rsidRPr="003F487C">
        <w:rPr>
          <w:highlight w:val="yellow"/>
        </w:rPr>
        <w:t>Since</w:t>
      </w:r>
      <w:r w:rsidR="009C32A7" w:rsidRPr="003F487C">
        <w:rPr>
          <w:highlight w:val="yellow"/>
        </w:rPr>
        <w:t xml:space="preserve"> that, VR community deems BCI as an assistive and intuitive input device for </w:t>
      </w:r>
      <w:r w:rsidR="0091552A" w:rsidRPr="003F487C">
        <w:rPr>
          <w:highlight w:val="yellow"/>
        </w:rPr>
        <w:t>VE</w:t>
      </w:r>
      <w:r w:rsidR="008F0F34" w:rsidRPr="003F487C">
        <w:rPr>
          <w:highlight w:val="yellow"/>
        </w:rPr>
        <w:t xml:space="preserve"> interaction</w:t>
      </w:r>
      <w:r w:rsidR="009C32A7" w:rsidRPr="003F487C">
        <w:rPr>
          <w:highlight w:val="yellow"/>
        </w:rPr>
        <w:t>.</w:t>
      </w:r>
    </w:p>
    <w:p w14:paraId="3FB4F69C" w14:textId="1C65960A" w:rsidR="001F00E5" w:rsidRDefault="001F00E5" w:rsidP="0039421D"/>
    <w:p w14:paraId="0039CF89" w14:textId="309AFE6D" w:rsidR="001F00E5" w:rsidRDefault="001F00E5" w:rsidP="0039421D">
      <w:r w:rsidRPr="001F00E5">
        <w:t xml:space="preserve">VR is widely used for scenario simulation. One of the classic study in Graz University of Technology build a system testing for </w:t>
      </w:r>
      <w:r>
        <w:t xml:space="preserve">BCI controlled wheelchair </w:t>
      </w:r>
      <w:r>
        <w:fldChar w:fldCharType="begin"/>
      </w:r>
      <w:r w:rsidR="00400921">
        <w:instrText xml:space="preserve"> ADDIN EN.CITE &lt;EndNote&gt;&lt;Cite&gt;&lt;Author&gt;Ron-Angevin&lt;/Author&gt;&lt;Year&gt;2009&lt;/Year&gt;&lt;RecNum&gt;31&lt;/RecNum&gt;&lt;DisplayText&gt;[16]&lt;/DisplayText&gt;&lt;record&gt;&lt;rec-number&gt;31&lt;/rec-number&gt;&lt;foreign-keys&gt;&lt;key app="EN" db-id="edr05atp0xdde4ezx21xdad7f9rtfe5zzpda" timestamp="1521537165"&gt;31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/EndNote&gt;</w:instrText>
      </w:r>
      <w:r>
        <w:fldChar w:fldCharType="separate"/>
      </w:r>
      <w:r w:rsidR="00400921">
        <w:rPr>
          <w:noProof/>
        </w:rPr>
        <w:t>[16]</w:t>
      </w:r>
      <w:r>
        <w:fldChar w:fldCharType="end"/>
      </w:r>
      <w:r w:rsidRPr="001F00E5">
        <w:t>. Clearly Virtual Reality simulates rich aspects of physical environment except car crash. Moreover, evidence shows that immersive environment is more effective than boring 2D vi</w:t>
      </w:r>
      <w:r>
        <w:t xml:space="preserve">sual stimuli </w:t>
      </w:r>
      <w:r>
        <w:fldChar w:fldCharType="begin"/>
      </w:r>
      <w:r>
        <w:instrText xml:space="preserve"> ADDIN EN.CITE &lt;EndNote&gt;&lt;Cite&gt;&lt;Author&gt;Babiloni&lt;/Author&gt;&lt;Year&gt;2007&lt;/Year&gt;&lt;RecNum&gt;38&lt;/RecNum&gt;&lt;DisplayText&gt;[2]&lt;/DisplayText&gt;&lt;record&gt;&lt;rec-number&gt;38&lt;/rec-number&gt;&lt;foreign-keys&gt;&lt;key app="EN" db-id="edr05atp0xdde4ezx21xdad7f9rtfe5zzpda" timestamp="1521560482"&gt;38&lt;/key&gt;&lt;/foreign-keys&gt;&lt;ref-type name="Journal Article"&gt;17&lt;/ref-type&gt;&lt;contributors&gt;&lt;authors&gt;&lt;author&gt;Babiloni, Fabio&lt;/author&gt;&lt;author&gt;Cichocki, Andrzej&lt;/author&gt;&lt;author&gt;Gao, Shangkai&lt;/author&gt;&lt;/authors&gt;&lt;/contributors&gt;&lt;titles&gt;&lt;title&gt;Brain-computer interfaces: towards practical implementations and potential applications&lt;/title&gt;&lt;secondary-title&gt;Computational Intelligence and Neuroscience&lt;/secondary-title&gt;&lt;/titles&gt;&lt;periodical&gt;&lt;full-title&gt;Computational intelligence and neuroscience&lt;/full-title&gt;&lt;/periodical&gt;&lt;volume&gt;2007&lt;/volume&gt;&lt;dates&gt;&lt;year&gt;2007&lt;/year&gt;&lt;/dates&gt;&lt;isbn&gt;1687-5265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 w:rsidRPr="001F00E5">
        <w:t>. Since the users are more motivated in VE, the response delay and error rate decline.</w:t>
      </w:r>
    </w:p>
    <w:p w14:paraId="2BD99189" w14:textId="54B10B63" w:rsidR="005B4C62" w:rsidRDefault="005B4C62" w:rsidP="0039421D"/>
    <w:p w14:paraId="270EADE8" w14:textId="1E6A6492" w:rsidR="005B4C62" w:rsidRDefault="005B4C62" w:rsidP="0039421D">
      <w:r>
        <w:t>Despite those attempts</w:t>
      </w:r>
    </w:p>
    <w:p w14:paraId="277D2C1A" w14:textId="2DE758C2" w:rsidR="00261D6E" w:rsidRDefault="00261D6E" w:rsidP="00261D6E">
      <w:pPr>
        <w:pStyle w:val="a3"/>
      </w:pPr>
      <w:r w:rsidRPr="00261D6E">
        <w:t>DESIGN</w:t>
      </w:r>
      <w:r w:rsidR="00015BEF">
        <w:t xml:space="preserve"> CONSIDERATION</w:t>
      </w:r>
    </w:p>
    <w:p w14:paraId="34FC1CD1" w14:textId="324B364B" w:rsidR="009D0CA9" w:rsidRPr="00987747" w:rsidRDefault="009D0CA9" w:rsidP="009D0CA9">
      <w:pPr>
        <w:rPr>
          <w:b/>
        </w:rPr>
      </w:pPr>
      <w:r w:rsidRPr="00987747">
        <w:rPr>
          <w:rFonts w:hint="eastAsia"/>
          <w:b/>
        </w:rPr>
        <w:t>-</w:t>
      </w:r>
      <w:r w:rsidR="00A85E09">
        <w:rPr>
          <w:b/>
        </w:rPr>
        <w:t>System</w:t>
      </w:r>
      <w:r w:rsidRPr="00987747">
        <w:rPr>
          <w:b/>
        </w:rPr>
        <w:t xml:space="preserve"> Structure</w:t>
      </w:r>
    </w:p>
    <w:p w14:paraId="46EA3CF1" w14:textId="77777777" w:rsidR="009D0CA9" w:rsidRDefault="009D0CA9" w:rsidP="009D0CA9"/>
    <w:p w14:paraId="2330BA2D" w14:textId="77777777" w:rsidR="009D0CA9" w:rsidRDefault="009D0CA9" w:rsidP="009D0CA9">
      <w:r>
        <w:rPr>
          <w:rFonts w:hint="eastAsia"/>
        </w:rPr>
        <w:t>T</w:t>
      </w:r>
      <w:r>
        <w:t xml:space="preserve">he system is composed of 4 parts: Unity platform, Oculus VR device, </w:t>
      </w:r>
      <w:proofErr w:type="spellStart"/>
      <w:r>
        <w:t>OpenBCI</w:t>
      </w:r>
      <w:proofErr w:type="spellEnd"/>
      <w:r>
        <w:t xml:space="preserve"> EEG device and </w:t>
      </w:r>
      <w:proofErr w:type="spellStart"/>
      <w:r>
        <w:t>Tensorflow</w:t>
      </w:r>
      <w:proofErr w:type="spellEnd"/>
      <w:r>
        <w:t xml:space="preserve"> agent. </w:t>
      </w:r>
    </w:p>
    <w:p w14:paraId="1F6314E9" w14:textId="77777777" w:rsidR="009D0CA9" w:rsidRDefault="009D0CA9" w:rsidP="009D0CA9"/>
    <w:p w14:paraId="3725E9D7" w14:textId="77777777" w:rsidR="009D0CA9" w:rsidRDefault="009D0CA9" w:rsidP="009D0CA9">
      <w:r>
        <w:t xml:space="preserve">The Unity platform runs as the server, rendering the frames directly to Oculus VR headset and to monitor. The </w:t>
      </w:r>
      <w:proofErr w:type="spellStart"/>
      <w:r>
        <w:t>OpenBCI</w:t>
      </w:r>
      <w:proofErr w:type="spellEnd"/>
      <w:r>
        <w:t xml:space="preserve"> EEG processing software and </w:t>
      </w:r>
      <w:proofErr w:type="spellStart"/>
      <w:r>
        <w:t>Tensorflow</w:t>
      </w:r>
      <w:proofErr w:type="spellEnd"/>
      <w:r>
        <w:t xml:space="preserve"> agent run as the client. The data is streamed using UDP with </w:t>
      </w:r>
      <w:proofErr w:type="spellStart"/>
      <w:r>
        <w:t>OpenBCI</w:t>
      </w:r>
      <w:proofErr w:type="spellEnd"/>
      <w:r>
        <w:t xml:space="preserve"> and TCP with </w:t>
      </w:r>
      <w:proofErr w:type="spellStart"/>
      <w:r>
        <w:t>Tensorflow</w:t>
      </w:r>
      <w:proofErr w:type="spellEnd"/>
      <w:r>
        <w:t>. since the former one requires less delay and the later one needs precision.</w:t>
      </w:r>
    </w:p>
    <w:p w14:paraId="4488A39D" w14:textId="11A3DF0F" w:rsidR="009D0CA9" w:rsidRDefault="009D0CA9" w:rsidP="009D0CA9"/>
    <w:p w14:paraId="56B10C8D" w14:textId="2E4A3ECF" w:rsidR="0097015D" w:rsidRDefault="0097015D" w:rsidP="009D0CA9">
      <w:r>
        <w:rPr>
          <w:rFonts w:hint="eastAsia"/>
        </w:rPr>
        <w:t xml:space="preserve">The </w:t>
      </w:r>
      <w:proofErr w:type="spellStart"/>
      <w:r>
        <w:rPr>
          <w:rFonts w:hint="eastAsia"/>
        </w:rPr>
        <w:t>Tensorflow</w:t>
      </w:r>
      <w:proofErr w:type="spellEnd"/>
      <w:r>
        <w:rPr>
          <w:rFonts w:hint="eastAsia"/>
        </w:rPr>
        <w:t xml:space="preserve"> agent </w:t>
      </w:r>
      <w:r>
        <w:t xml:space="preserve">controls model-updating and rendering step. While </w:t>
      </w:r>
      <w:proofErr w:type="spellStart"/>
      <w:r>
        <w:t>OpenBCI</w:t>
      </w:r>
      <w:proofErr w:type="spellEnd"/>
      <w:r>
        <w:t xml:space="preserve"> runs a</w:t>
      </w:r>
      <w:r w:rsidRPr="0097015D">
        <w:t>synchronous</w:t>
      </w:r>
      <w:r>
        <w:t>ly and broadcasting EEG data at a higher frequency.</w:t>
      </w:r>
    </w:p>
    <w:p w14:paraId="403987F0" w14:textId="77777777" w:rsidR="0097015D" w:rsidRDefault="0097015D" w:rsidP="009D0CA9"/>
    <w:p w14:paraId="073457D2" w14:textId="77777777" w:rsidR="001D34D9" w:rsidRDefault="009D0CA9" w:rsidP="009D0CA9">
      <w:r>
        <w:rPr>
          <w:rFonts w:hint="eastAsia"/>
        </w:rPr>
        <w:t>T</w:t>
      </w:r>
      <w:r>
        <w:t xml:space="preserve">he </w:t>
      </w:r>
      <w:proofErr w:type="spellStart"/>
      <w:r>
        <w:t>Tensorflow</w:t>
      </w:r>
      <w:proofErr w:type="spellEnd"/>
      <w:r>
        <w:t xml:space="preserve"> agent record the </w:t>
      </w:r>
      <w:r w:rsidR="001D34D9">
        <w:t xml:space="preserve">EEG </w:t>
      </w:r>
      <w:r>
        <w:t>state</w:t>
      </w:r>
      <w:r w:rsidR="001D34D9">
        <w:t>, evaluate</w:t>
      </w:r>
    </w:p>
    <w:p w14:paraId="3DD6FFC8" w14:textId="77777777" w:rsidR="001D34D9" w:rsidRDefault="001D34D9" w:rsidP="009D0CA9"/>
    <w:p w14:paraId="48F994F4" w14:textId="1591576F" w:rsidR="009D0CA9" w:rsidRDefault="009D0CA9" w:rsidP="009D0CA9">
      <w:r>
        <w:t xml:space="preserve"> and send action [] to the unity server</w:t>
      </w:r>
      <w:r w:rsidR="001D34D9">
        <w:t xml:space="preserve">. And the server </w:t>
      </w:r>
      <w:r w:rsidR="009D58CC">
        <w:t>updates</w:t>
      </w:r>
      <w:r w:rsidR="001D34D9">
        <w:t xml:space="preserve"> the environment in Oculus VR.</w:t>
      </w:r>
    </w:p>
    <w:p w14:paraId="29D42318" w14:textId="77777777" w:rsidR="009D0CA9" w:rsidRDefault="009D0CA9" w:rsidP="009D0CA9"/>
    <w:p w14:paraId="4A530A03" w14:textId="6EB3FB11" w:rsidR="009D0CA9" w:rsidRDefault="009D0CA9" w:rsidP="009D0CA9">
      <w:r>
        <w:rPr>
          <w:rFonts w:hint="eastAsia"/>
        </w:rPr>
        <w:lastRenderedPageBreak/>
        <w:t>T</w:t>
      </w:r>
      <w:r>
        <w:t xml:space="preserve">he render frame is controlled by the </w:t>
      </w:r>
      <w:proofErr w:type="spellStart"/>
      <w:r>
        <w:t>Tensorflow</w:t>
      </w:r>
      <w:proofErr w:type="spellEnd"/>
      <w:r>
        <w:t xml:space="preserve"> agent</w:t>
      </w:r>
    </w:p>
    <w:p w14:paraId="09B39D30" w14:textId="77777777" w:rsidR="009D0CA9" w:rsidRDefault="009D0CA9" w:rsidP="009D0CA9"/>
    <w:p w14:paraId="13C2FB47" w14:textId="07AA7EAC" w:rsidR="00261D6E" w:rsidRDefault="00261D6E" w:rsidP="00261D6E">
      <w:pPr>
        <w:rPr>
          <w:b/>
        </w:rPr>
      </w:pPr>
      <w:r w:rsidRPr="003D7699">
        <w:rPr>
          <w:rFonts w:hint="eastAsia"/>
          <w:b/>
        </w:rPr>
        <w:t>-</w:t>
      </w:r>
      <w:r w:rsidRPr="003D7699">
        <w:rPr>
          <w:b/>
        </w:rPr>
        <w:t>Electrodes Selection</w:t>
      </w:r>
    </w:p>
    <w:p w14:paraId="66D0D652" w14:textId="73418D9E" w:rsidR="008907DC" w:rsidRDefault="00AD1D80" w:rsidP="00261D6E">
      <w:bookmarkStart w:id="7" w:name="_Hlk509592957"/>
      <w:r>
        <w:t xml:space="preserve">Due to the </w:t>
      </w:r>
      <w:r w:rsidR="008907DC">
        <w:t>shape</w:t>
      </w:r>
      <w:r>
        <w:t xml:space="preserve"> of </w:t>
      </w:r>
      <w:r w:rsidR="008907DC">
        <w:t>VR</w:t>
      </w:r>
      <w:r>
        <w:t xml:space="preserve"> device, </w:t>
      </w:r>
      <w:r w:rsidR="00BD672A">
        <w:t xml:space="preserve">the </w:t>
      </w:r>
      <w:proofErr w:type="spellStart"/>
      <w:r w:rsidR="00BD672A">
        <w:t>Fp</w:t>
      </w:r>
      <w:proofErr w:type="spellEnd"/>
      <w:r w:rsidR="008B3BC7">
        <w:t>, O</w:t>
      </w:r>
      <w:r w:rsidR="00BD672A">
        <w:t xml:space="preserve"> and AF</w:t>
      </w:r>
      <w:r>
        <w:t xml:space="preserve"> </w:t>
      </w:r>
      <w:r w:rsidR="000A256A">
        <w:t>areas</w:t>
      </w:r>
      <w:r w:rsidR="00BD672A">
        <w:t xml:space="preserve"> </w:t>
      </w:r>
      <w:r>
        <w:t>of the 10-20 E</w:t>
      </w:r>
      <w:r w:rsidRPr="00261D6E">
        <w:t>lectrodes</w:t>
      </w:r>
      <w:r w:rsidR="000A256A">
        <w:t xml:space="preserve"> system</w:t>
      </w:r>
      <w:r>
        <w:t xml:space="preserve"> is occlude</w:t>
      </w:r>
      <w:r w:rsidR="00BD672A">
        <w:t>d</w:t>
      </w:r>
      <w:r>
        <w:t xml:space="preserve"> by </w:t>
      </w:r>
      <w:r w:rsidR="00400921">
        <w:t>mask</w:t>
      </w:r>
      <w:r>
        <w:t>.</w:t>
      </w:r>
      <w:r w:rsidR="008B3BC7">
        <w:t xml:space="preserve"> </w:t>
      </w:r>
      <w:r w:rsidR="00974C89">
        <w:t>S</w:t>
      </w:r>
      <w:r w:rsidR="00BA5FF2">
        <w:t>ome</w:t>
      </w:r>
      <w:r>
        <w:t xml:space="preserve"> </w:t>
      </w:r>
      <w:r w:rsidR="00BD672A">
        <w:t>study</w:t>
      </w:r>
      <w:r>
        <w:t xml:space="preserve"> </w:t>
      </w:r>
      <w:r>
        <w:fldChar w:fldCharType="begin">
          <w:fldData xml:space="preserve">PEVuZE5vdGU+PENpdGU+PEF1dGhvcj5Lb2Vsc3RyYTwvQXV0aG9yPjxZZWFyPjIwMTI8L1llYXI+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=
</w:fldData>
        </w:fldChar>
      </w:r>
      <w:r w:rsidR="00400921">
        <w:instrText xml:space="preserve"> ADDIN EN.CITE </w:instrText>
      </w:r>
      <w:r w:rsidR="00400921">
        <w:fldChar w:fldCharType="begin">
          <w:fldData xml:space="preserve">PEVuZE5vdGU+PENpdGU+PEF1dGhvcj5Lb2Vsc3RyYTwvQXV0aG9yPjxZZWFyPjIwMTI8L1llYXI+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=
</w:fldData>
        </w:fldChar>
      </w:r>
      <w:r w:rsidR="00400921">
        <w:instrText xml:space="preserve"> ADDIN EN.CITE.DATA </w:instrText>
      </w:r>
      <w:r w:rsidR="00400921">
        <w:fldChar w:fldCharType="end"/>
      </w:r>
      <w:r>
        <w:fldChar w:fldCharType="separate"/>
      </w:r>
      <w:r w:rsidR="00400921">
        <w:rPr>
          <w:noProof/>
        </w:rPr>
        <w:t>[7, 14]</w:t>
      </w:r>
      <w:r>
        <w:fldChar w:fldCharType="end"/>
      </w:r>
      <w:r w:rsidR="00BD672A">
        <w:t xml:space="preserve"> suggest that </w:t>
      </w:r>
      <w:r w:rsidR="008B3BC7">
        <w:t xml:space="preserve">the </w:t>
      </w:r>
      <w:proofErr w:type="spellStart"/>
      <w:r w:rsidR="008B3BC7">
        <w:t>Fp</w:t>
      </w:r>
      <w:proofErr w:type="spellEnd"/>
      <w:r w:rsidR="008B3BC7">
        <w:t xml:space="preserve"> and AF</w:t>
      </w:r>
      <w:r w:rsidR="00BD672A">
        <w:t xml:space="preserve"> </w:t>
      </w:r>
      <w:r w:rsidR="00BD672A" w:rsidRPr="00BD672A">
        <w:t>Electrodes</w:t>
      </w:r>
      <w:r w:rsidR="00BD672A">
        <w:t xml:space="preserve"> are more relevant to facial muscle movement instead of </w:t>
      </w:r>
      <w:r w:rsidR="000A256A">
        <w:t xml:space="preserve">neural activities. </w:t>
      </w:r>
      <w:r w:rsidR="00974C89">
        <w:t xml:space="preserve">And </w:t>
      </w:r>
      <w:r w:rsidR="000A256A">
        <w:t xml:space="preserve">More detailed research also revealed the correlation of specific emotion with the band power of a specific </w:t>
      </w:r>
      <w:r w:rsidR="000A256A" w:rsidRPr="000A256A">
        <w:t>Electrodes</w:t>
      </w:r>
      <w:r w:rsidR="000A256A">
        <w:t>.</w:t>
      </w:r>
      <w:r w:rsidR="000A256A" w:rsidRPr="000A256A">
        <w:t xml:space="preserve"> </w:t>
      </w:r>
      <w:r w:rsidR="000A256A">
        <w:fldChar w:fldCharType="begin"/>
      </w:r>
      <w:r w:rsidR="00400921">
        <w:instrText xml:space="preserve"> ADDIN EN.CITE &lt;EndNote&gt;&lt;Cite&gt;&lt;Author&gt;Koelstra&lt;/Author&gt;&lt;Year&gt;2012&lt;/Year&gt;&lt;RecNum&gt;13&lt;/RecNum&gt;&lt;DisplayText&gt;[7]&lt;/DisplayText&gt;&lt;record&gt;&lt;rec-number&gt;13&lt;/rec-number&gt;&lt;foreign-keys&gt;&lt;key app="EN" db-id="edr05atp0xdde4ezx21xdad7f9rtfe5zzpda" timestamp="1521093976"&gt;13&lt;/key&gt;&lt;key app="ENWeb" db-id=""&gt;0&lt;/key&gt;&lt;/foreign-keys&gt;&lt;ref-type name="Journal Article"&gt;17&lt;/ref-type&gt;&lt;contributors&gt;&lt;authors&gt;&lt;author&gt;Koelstra, S.&lt;/author&gt;&lt;author&gt;Muhl, C.&lt;/author&gt;&lt;author&gt;Soleymani, M.&lt;/author&gt;&lt;author&gt;Jong-Seok, Lee&lt;/author&gt;&lt;author&gt;Yazdani, A.&lt;/author&gt;&lt;author&gt;Ebrahimi, T.&lt;/author&gt;&lt;author&gt;Pun, T.&lt;/author&gt;&lt;author&gt;Nijholt, A.&lt;/author&gt;&lt;author&gt;Patras, I.&lt;/author&gt;&lt;/authors&gt;&lt;/contributors&gt;&lt;titles&gt;&lt;title&gt;DEAP: A Database for Emotion Analysis ;Using Physiological Signals&lt;/title&gt;&lt;secondary-title&gt;IEEE Transactions on Affective Computing&lt;/secondary-title&gt;&lt;/titles&gt;&lt;periodical&gt;&lt;full-title&gt;IEEE Transactions on Affective Computing&lt;/full-title&gt;&lt;/periodical&gt;&lt;pages&gt;18-31&lt;/pages&gt;&lt;volume&gt;3&lt;/volume&gt;&lt;number&gt;1&lt;/number&gt;&lt;dates&gt;&lt;year&gt;2012&lt;/year&gt;&lt;/dates&gt;&lt;isbn&gt;1949-3045&lt;/isbn&gt;&lt;urls&gt;&lt;/urls&gt;&lt;electronic-resource-num&gt;10.1109/t-affc.2011.15&lt;/electronic-resource-num&gt;&lt;/record&gt;&lt;/Cite&gt;&lt;/EndNote&gt;</w:instrText>
      </w:r>
      <w:r w:rsidR="000A256A">
        <w:fldChar w:fldCharType="separate"/>
      </w:r>
      <w:r w:rsidR="00400921">
        <w:rPr>
          <w:noProof/>
        </w:rPr>
        <w:t>[7]</w:t>
      </w:r>
      <w:r w:rsidR="000A256A">
        <w:fldChar w:fldCharType="end"/>
      </w:r>
      <w:r w:rsidR="000A256A">
        <w:t xml:space="preserve"> </w:t>
      </w:r>
    </w:p>
    <w:p w14:paraId="41A52131" w14:textId="77777777" w:rsidR="008907DC" w:rsidRDefault="008907DC" w:rsidP="00261D6E"/>
    <w:p w14:paraId="7E72DBA4" w14:textId="74BAE9B8" w:rsidR="00BA5FF2" w:rsidRDefault="00BA5FF2" w:rsidP="00261D6E">
      <w:r>
        <w:t>These evidences</w:t>
      </w:r>
      <w:r w:rsidR="008B3BC7">
        <w:t xml:space="preserve"> suggest that </w:t>
      </w:r>
      <w:r w:rsidR="008907DC">
        <w:t>the current electrodes map is adequate for the research purpose.</w:t>
      </w:r>
    </w:p>
    <w:bookmarkEnd w:id="7"/>
    <w:p w14:paraId="684A7304" w14:textId="55E9F455" w:rsidR="00015BEF" w:rsidRPr="00015BEF" w:rsidRDefault="00015BEF" w:rsidP="00261D6E"/>
    <w:p w14:paraId="1BF46EF2" w14:textId="35D2798F" w:rsidR="00BA5FF2" w:rsidRDefault="00261D6E" w:rsidP="00BA5FF2">
      <w:r w:rsidRPr="003D7699">
        <w:rPr>
          <w:b/>
        </w:rPr>
        <w:t>-Low</w:t>
      </w:r>
      <w:r w:rsidR="00974C89">
        <w:rPr>
          <w:b/>
        </w:rPr>
        <w:t>-</w:t>
      </w:r>
      <w:r w:rsidRPr="003D7699">
        <w:rPr>
          <w:b/>
        </w:rPr>
        <w:t>cost and opensource</w:t>
      </w:r>
      <w:r w:rsidR="00BA5FF2" w:rsidRPr="00BA5FF2">
        <w:t xml:space="preserve"> </w:t>
      </w:r>
    </w:p>
    <w:p w14:paraId="4EB86621" w14:textId="587BC4CF" w:rsidR="00BA5FF2" w:rsidRDefault="00BA5FF2" w:rsidP="00BA5FF2">
      <w:r>
        <w:t>The complicated headset with 54 or 64 E</w:t>
      </w:r>
      <w:r w:rsidRPr="00261D6E">
        <w:t>lectrodes</w:t>
      </w:r>
      <w:r>
        <w:t xml:space="preserve"> used to</w:t>
      </w:r>
      <w:r w:rsidR="00124084">
        <w:t xml:space="preserve"> be widely adopted in EEG-related research </w:t>
      </w:r>
      <w:r w:rsidR="00124084" w:rsidRPr="00124084">
        <w:rPr>
          <w:highlight w:val="yellow"/>
        </w:rPr>
        <w:t>[?]</w:t>
      </w:r>
      <w:r w:rsidRPr="00124084">
        <w:t>.</w:t>
      </w:r>
      <w:r>
        <w:t xml:space="preserve"> These devices </w:t>
      </w:r>
      <w:r w:rsidR="009C32A7">
        <w:t xml:space="preserve">far </w:t>
      </w:r>
      <w:r>
        <w:t>are</w:t>
      </w:r>
      <w:r w:rsidR="00124084">
        <w:t xml:space="preserve"> more expensive than VR device itself</w:t>
      </w:r>
      <w:r>
        <w:t xml:space="preserve">. While </w:t>
      </w:r>
      <w:r w:rsidR="00124084">
        <w:t>research show</w:t>
      </w:r>
      <w:r>
        <w:t xml:space="preserve"> that device with 5-6 channels could produce decent accuracy</w:t>
      </w:r>
      <w:r w:rsidR="0092505B">
        <w:t xml:space="preserve"> in emotion related brain activity</w:t>
      </w:r>
      <w:r w:rsidR="008941C3">
        <w:t xml:space="preserve"> (SSVEP)</w:t>
      </w:r>
      <w:r w:rsidR="0092505B">
        <w:t xml:space="preserve"> </w:t>
      </w:r>
      <w:r>
        <w:fldChar w:fldCharType="begin"/>
      </w:r>
      <w:r>
        <w:instrText xml:space="preserve"> ADDIN EN.CITE &lt;EndNote&gt;&lt;Cite&gt;&lt;Author&gt;Alarcao&lt;/Author&gt;&lt;Year&gt;2017&lt;/Year&gt;&lt;RecNum&gt;22&lt;/RecNum&gt;&lt;DisplayText&gt;[1]&lt;/DisplayText&gt;&lt;record&gt;&lt;rec-number&gt;22&lt;/rec-number&gt;&lt;foreign-keys&gt;&lt;key app="EN" db-id="edr05atp0xdde4ezx21xdad7f9rtfe5zzpda" timestamp="1521447953"&gt;22&lt;/key&gt;&lt;/foreign-keys&gt;&lt;ref-type name="Journal Article"&gt;17&lt;/ref-type&gt;&lt;contributors&gt;&lt;authors&gt;&lt;author&gt;Alarcao, Soraia M&lt;/author&gt;&lt;author&gt;Fonseca, Manuel J&lt;/author&gt;&lt;/authors&gt;&lt;/contributors&gt;&lt;titles&gt;&lt;title&gt;Emotions recognition using EEG signals: a survey&lt;/title&gt;&lt;secondary-title&gt;IEEE Transactions on Affective Computing&lt;/secondary-title&gt;&lt;/titles&gt;&lt;periodical&gt;&lt;full-title&gt;IEEE Transactions on Affective Computing&lt;/full-title&gt;&lt;/periodical&gt;&lt;dates&gt;&lt;year&gt;2017&lt;/year&gt;&lt;/dates&gt;&lt;isbn&gt;1949-30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="00E86521">
        <w:t>.</w:t>
      </w:r>
      <w:r w:rsidR="00D27EE6" w:rsidRPr="00D27EE6">
        <w:t xml:space="preserve"> </w:t>
      </w:r>
      <w:r w:rsidR="00D27EE6">
        <w:t>And more complicated devices fit event-related signals (P300).</w:t>
      </w:r>
    </w:p>
    <w:p w14:paraId="7E45ACDA" w14:textId="13D8B0D2" w:rsidR="00261D6E" w:rsidRPr="0092505B" w:rsidRDefault="00261D6E" w:rsidP="00261D6E"/>
    <w:p w14:paraId="7B042294" w14:textId="0B267313" w:rsidR="0092505B" w:rsidRDefault="00D27EE6" w:rsidP="00261D6E">
      <w:r>
        <w:t>To shirk the cost,</w:t>
      </w:r>
      <w:r w:rsidR="0092505B">
        <w:t xml:space="preserve"> 8-Channel </w:t>
      </w:r>
      <w:r w:rsidR="009C32A7">
        <w:t xml:space="preserve">opensource </w:t>
      </w:r>
      <w:proofErr w:type="spellStart"/>
      <w:r w:rsidR="0092505B">
        <w:t>OpenBCI</w:t>
      </w:r>
      <w:proofErr w:type="spellEnd"/>
      <w:r w:rsidR="0092505B">
        <w:t xml:space="preserve"> Board is </w:t>
      </w:r>
      <w:r w:rsidR="00124084">
        <w:t>chosen</w:t>
      </w:r>
      <w:r w:rsidR="009C32A7">
        <w:t xml:space="preserve"> as the start point</w:t>
      </w:r>
      <w:r w:rsidR="0092505B">
        <w:t xml:space="preserve">. </w:t>
      </w:r>
      <w:r w:rsidR="009C32A7">
        <w:t xml:space="preserve">Since motion capture and data stream is </w:t>
      </w:r>
      <w:r w:rsidR="0091552A">
        <w:t xml:space="preserve">built already, </w:t>
      </w:r>
      <w:r>
        <w:t xml:space="preserve">accelerometers and SD card are removed. The </w:t>
      </w:r>
      <w:r w:rsidR="007F3388">
        <w:t xml:space="preserve">weight of </w:t>
      </w:r>
      <w:r>
        <w:t>3D-printed headset is lightened to a half for Oculus CV</w:t>
      </w:r>
      <w:r w:rsidR="008946E6">
        <w:t xml:space="preserve"> while </w:t>
      </w:r>
      <w:r w:rsidR="009C32A7" w:rsidRPr="009C32A7">
        <w:t>23</w:t>
      </w:r>
      <w:r w:rsidR="008946E6" w:rsidRPr="009C32A7">
        <w:t xml:space="preserve"> </w:t>
      </w:r>
      <w:r w:rsidR="009C32A7">
        <w:t xml:space="preserve">out </w:t>
      </w:r>
      <w:r w:rsidR="008946E6" w:rsidRPr="009C32A7">
        <w:t xml:space="preserve">of </w:t>
      </w:r>
      <w:r w:rsidR="009C32A7">
        <w:t>35</w:t>
      </w:r>
      <w:r w:rsidR="008946E6">
        <w:t xml:space="preserve"> </w:t>
      </w:r>
      <w:r w:rsidR="008946E6" w:rsidRPr="008946E6">
        <w:t>Electrodes</w:t>
      </w:r>
      <w:r w:rsidR="0091552A">
        <w:t xml:space="preserve"> slot</w:t>
      </w:r>
      <w:r w:rsidR="008946E6">
        <w:t xml:space="preserve"> is kept</w:t>
      </w:r>
      <w:r>
        <w:t xml:space="preserve">. </w:t>
      </w:r>
      <w:r w:rsidR="00840625">
        <w:t xml:space="preserve">Except the free-to-use unity3D Engine, all the software required to run and develop </w:t>
      </w:r>
      <w:r w:rsidR="009C32A7">
        <w:t xml:space="preserve">this system </w:t>
      </w:r>
      <w:r w:rsidR="00840625">
        <w:t xml:space="preserve">is opensource. </w:t>
      </w:r>
    </w:p>
    <w:p w14:paraId="78BAFA23" w14:textId="77777777" w:rsidR="008946E6" w:rsidRPr="009C32A7" w:rsidRDefault="008946E6" w:rsidP="00261D6E"/>
    <w:p w14:paraId="6BC558C7" w14:textId="1656D915" w:rsidR="008946E6" w:rsidRDefault="008946E6" w:rsidP="00CC14E5">
      <w:pPr>
        <w:jc w:val="right"/>
      </w:pPr>
      <w:r>
        <w:t xml:space="preserve">Suitable for VR; Channels; Availability; </w:t>
      </w:r>
      <w:r w:rsidR="00D84EDE">
        <w:t>price</w:t>
      </w:r>
      <w:r>
        <w:t xml:space="preserve"> = X Oculus CV 1</w:t>
      </w:r>
    </w:p>
    <w:p w14:paraId="29F82D59" w14:textId="52F35FA9" w:rsidR="008946E6" w:rsidRDefault="008946E6" w:rsidP="00261D6E">
      <w:r>
        <w:rPr>
          <w:rFonts w:hint="eastAsia"/>
        </w:rPr>
        <w:t>Our Device</w:t>
      </w:r>
      <w:r>
        <w:t xml:space="preserve"> (Forked from </w:t>
      </w:r>
      <w:proofErr w:type="spellStart"/>
      <w:r>
        <w:t>OpenBCI</w:t>
      </w:r>
      <w:proofErr w:type="spellEnd"/>
      <w:r>
        <w:t>)</w:t>
      </w:r>
      <w:r w:rsidR="007263FC">
        <w:rPr>
          <w:rFonts w:hint="eastAsia"/>
        </w:rPr>
        <w:t xml:space="preserve"> </w:t>
      </w:r>
      <w:r w:rsidR="00CC14E5">
        <w:tab/>
      </w:r>
      <w:r w:rsidR="00CC14E5">
        <w:tab/>
      </w:r>
      <w:r w:rsidR="007263FC">
        <w:t xml:space="preserve">Yes; 8 </w:t>
      </w:r>
      <w:r w:rsidR="00E424C7">
        <w:t>of 23 Locations;</w:t>
      </w:r>
      <w:r w:rsidR="00D84EDE">
        <w:t xml:space="preserve"> price = 0.625 * Oculus</w:t>
      </w:r>
    </w:p>
    <w:p w14:paraId="523EDE03" w14:textId="4FBE8421" w:rsidR="008946E6" w:rsidRDefault="008946E6" w:rsidP="00261D6E">
      <w:proofErr w:type="spellStart"/>
      <w:r w:rsidRPr="008946E6">
        <w:t>Neurable</w:t>
      </w:r>
      <w:proofErr w:type="spellEnd"/>
      <w:r w:rsidR="007263FC">
        <w:t xml:space="preserve"> </w:t>
      </w:r>
      <w:r w:rsidR="00CC14E5">
        <w:tab/>
      </w:r>
      <w:r w:rsidR="007263FC">
        <w:t xml:space="preserve">Yes; </w:t>
      </w:r>
      <w:r w:rsidR="00E424C7">
        <w:t>7 Channels; Not available Yet; No price info</w:t>
      </w:r>
    </w:p>
    <w:p w14:paraId="4BA5BCA0" w14:textId="77777777" w:rsidR="00CC14E5" w:rsidRDefault="00CC14E5" w:rsidP="00261D6E">
      <w:proofErr w:type="spellStart"/>
      <w:r>
        <w:t>Emotiv</w:t>
      </w:r>
      <w:proofErr w:type="spellEnd"/>
      <w:r>
        <w:t xml:space="preserve"> insight</w:t>
      </w:r>
      <w:r>
        <w:tab/>
        <w:t>No; 5 Channels; P</w:t>
      </w:r>
      <w:r w:rsidRPr="00D84EDE">
        <w:t xml:space="preserve">rice = </w:t>
      </w:r>
      <w:r>
        <w:t>0.75</w:t>
      </w:r>
      <w:r w:rsidRPr="00D84EDE">
        <w:t xml:space="preserve"> * Oculus</w:t>
      </w:r>
      <w:r>
        <w:t xml:space="preserve"> </w:t>
      </w:r>
    </w:p>
    <w:p w14:paraId="4AB9136C" w14:textId="60A24108" w:rsidR="008946E6" w:rsidRDefault="008946E6" w:rsidP="00261D6E">
      <w:r>
        <w:t xml:space="preserve">Original </w:t>
      </w:r>
      <w:proofErr w:type="spellStart"/>
      <w:r>
        <w:rPr>
          <w:rFonts w:hint="eastAsia"/>
        </w:rPr>
        <w:t>OpenBCI</w:t>
      </w:r>
      <w:proofErr w:type="spellEnd"/>
      <w:r w:rsidR="00CC14E5">
        <w:tab/>
      </w:r>
      <w:r w:rsidR="00E424C7">
        <w:t xml:space="preserve"> </w:t>
      </w:r>
      <w:r w:rsidR="00CC14E5">
        <w:tab/>
      </w:r>
      <w:r w:rsidR="00E424C7">
        <w:t>No; 8 of 35</w:t>
      </w:r>
      <w:r w:rsidR="00E424C7" w:rsidRPr="00E424C7">
        <w:t xml:space="preserve"> </w:t>
      </w:r>
      <w:r w:rsidR="00E424C7">
        <w:t>Locations</w:t>
      </w:r>
      <w:r w:rsidR="00D84EDE">
        <w:t xml:space="preserve">; </w:t>
      </w:r>
      <w:r w:rsidR="00D71CD4">
        <w:t>P</w:t>
      </w:r>
      <w:r w:rsidR="00D84EDE" w:rsidRPr="00D84EDE">
        <w:t xml:space="preserve">rice = </w:t>
      </w:r>
      <w:r w:rsidR="00D84EDE">
        <w:t>1.25</w:t>
      </w:r>
      <w:r w:rsidR="00D84EDE" w:rsidRPr="00D84EDE">
        <w:t xml:space="preserve"> * Oculus</w:t>
      </w:r>
    </w:p>
    <w:p w14:paraId="44B2D1BD" w14:textId="3593F2D2" w:rsidR="008946E6" w:rsidRDefault="008946E6" w:rsidP="00261D6E">
      <w:proofErr w:type="spellStart"/>
      <w:r>
        <w:t>Emotiv</w:t>
      </w:r>
      <w:proofErr w:type="spellEnd"/>
      <w:r>
        <w:t xml:space="preserve"> Epoch+</w:t>
      </w:r>
      <w:r w:rsidR="00CC14E5">
        <w:tab/>
        <w:t>No; 14 Channels; P</w:t>
      </w:r>
      <w:r w:rsidR="00CC14E5" w:rsidRPr="00D84EDE">
        <w:t xml:space="preserve">rice = </w:t>
      </w:r>
      <w:r w:rsidR="00CC14E5">
        <w:t xml:space="preserve">1.99 </w:t>
      </w:r>
      <w:r w:rsidR="00CC14E5" w:rsidRPr="00D84EDE">
        <w:t>* Oculus</w:t>
      </w:r>
    </w:p>
    <w:p w14:paraId="3D623CDA" w14:textId="14695544" w:rsidR="00D84EDE" w:rsidRDefault="00D84EDE" w:rsidP="00D84EDE">
      <w:proofErr w:type="spellStart"/>
      <w:r>
        <w:t>Biosemi</w:t>
      </w:r>
      <w:proofErr w:type="spellEnd"/>
      <w:r w:rsidR="00D71CD4" w:rsidRPr="00D71CD4">
        <w:t xml:space="preserve"> </w:t>
      </w:r>
      <w:r w:rsidR="00FE432A">
        <w:tab/>
      </w:r>
      <w:r w:rsidR="00FE432A">
        <w:tab/>
      </w:r>
      <w:r w:rsidR="00D71CD4">
        <w:t xml:space="preserve">Yes; 16 </w:t>
      </w:r>
      <w:r w:rsidR="000D66AA">
        <w:t>of 256</w:t>
      </w:r>
      <w:r w:rsidR="000D66AA" w:rsidRPr="000D66AA">
        <w:t xml:space="preserve"> Locations</w:t>
      </w:r>
      <w:r w:rsidR="00D71CD4">
        <w:t>; Yes; P</w:t>
      </w:r>
      <w:r w:rsidR="00D71CD4" w:rsidRPr="00D84EDE">
        <w:t xml:space="preserve">rice = </w:t>
      </w:r>
      <w:r w:rsidR="00D71CD4">
        <w:t>40.5</w:t>
      </w:r>
      <w:r w:rsidR="00D71CD4" w:rsidRPr="00D84EDE">
        <w:t xml:space="preserve"> * Oculus</w:t>
      </w:r>
    </w:p>
    <w:p w14:paraId="3872911C" w14:textId="5F78A406" w:rsidR="00D84EDE" w:rsidRDefault="00D84EDE" w:rsidP="00261D6E">
      <w:proofErr w:type="spellStart"/>
      <w:r>
        <w:rPr>
          <w:rFonts w:hint="eastAsia"/>
        </w:rPr>
        <w:t>N</w:t>
      </w:r>
      <w:r>
        <w:t>euroScan</w:t>
      </w:r>
      <w:proofErr w:type="spellEnd"/>
      <w:r>
        <w:t xml:space="preserve"> </w:t>
      </w:r>
      <w:r w:rsidR="00FE432A">
        <w:tab/>
      </w:r>
      <w:r w:rsidR="00FE432A">
        <w:tab/>
      </w:r>
      <w:r>
        <w:t xml:space="preserve">Yes; 64; </w:t>
      </w:r>
      <w:r w:rsidR="00D71CD4">
        <w:t>P</w:t>
      </w:r>
      <w:r w:rsidRPr="00D84EDE">
        <w:t xml:space="preserve">rice = </w:t>
      </w:r>
      <w:r>
        <w:t>231</w:t>
      </w:r>
      <w:r w:rsidRPr="00D84EDE">
        <w:t xml:space="preserve"> * Oculus</w:t>
      </w:r>
    </w:p>
    <w:p w14:paraId="3114BEDE" w14:textId="2C5C297E" w:rsidR="008946E6" w:rsidRDefault="008946E6" w:rsidP="008946E6">
      <w:pPr>
        <w:jc w:val="center"/>
      </w:pPr>
      <w:r w:rsidRPr="008946E6">
        <w:rPr>
          <w:rFonts w:hint="eastAsia"/>
          <w:highlight w:val="yellow"/>
        </w:rPr>
        <w:t xml:space="preserve">Table X. </w:t>
      </w:r>
      <w:r w:rsidRPr="008946E6">
        <w:rPr>
          <w:highlight w:val="yellow"/>
        </w:rPr>
        <w:t>the cost of popular EEG devices</w:t>
      </w:r>
    </w:p>
    <w:p w14:paraId="66B080D7" w14:textId="77777777" w:rsidR="008946E6" w:rsidRDefault="008946E6" w:rsidP="008946E6">
      <w:pPr>
        <w:jc w:val="center"/>
      </w:pPr>
    </w:p>
    <w:p w14:paraId="209517A6" w14:textId="2B24794F" w:rsidR="00124084" w:rsidRPr="0092505B" w:rsidRDefault="00124084" w:rsidP="009D0CA9">
      <w:r>
        <w:t xml:space="preserve">Compared with other device, </w:t>
      </w:r>
      <w:r w:rsidR="00840625">
        <w:t xml:space="preserve">the price of our device is reasonable for </w:t>
      </w:r>
      <w:r w:rsidR="00075520">
        <w:t>commercial</w:t>
      </w:r>
      <w:r w:rsidR="00840625">
        <w:t xml:space="preserve"> VR users. </w:t>
      </w:r>
      <w:r w:rsidR="00D27EE6">
        <w:t>I</w:t>
      </w:r>
      <w:r w:rsidR="00840625">
        <w:t>t promises the freedom</w:t>
      </w:r>
      <w:r w:rsidR="00D27EE6">
        <w:t xml:space="preserve"> for community development and flexibility for researchers</w:t>
      </w:r>
      <w:r w:rsidR="00840625">
        <w:t>.</w:t>
      </w:r>
    </w:p>
    <w:p w14:paraId="6302268A" w14:textId="5CCE2FD0" w:rsidR="0039421D" w:rsidRPr="0039421D" w:rsidRDefault="0039421D" w:rsidP="0039421D">
      <w:pPr>
        <w:pStyle w:val="a3"/>
      </w:pPr>
      <w:r w:rsidRPr="0039421D">
        <w:t>IMPLEMENTATION</w:t>
      </w:r>
    </w:p>
    <w:p w14:paraId="44B96C3D" w14:textId="1BF44515" w:rsidR="00015BEF" w:rsidRPr="0054158B" w:rsidRDefault="001D34D9">
      <w:pPr>
        <w:rPr>
          <w:b/>
        </w:rPr>
      </w:pPr>
      <w:r w:rsidRPr="0054158B">
        <w:rPr>
          <w:rFonts w:hint="eastAsia"/>
          <w:b/>
        </w:rPr>
        <w:t>-</w:t>
      </w:r>
      <w:r w:rsidRPr="0054158B">
        <w:rPr>
          <w:b/>
        </w:rPr>
        <w:t xml:space="preserve"> System Specification</w:t>
      </w:r>
    </w:p>
    <w:p w14:paraId="3755020D" w14:textId="2CFD4CD8" w:rsidR="006B7382" w:rsidRDefault="00974C89" w:rsidP="006B7382">
      <w:r>
        <w:t>Due to the render</w:t>
      </w:r>
      <w:r w:rsidR="009359CC">
        <w:t>ing</w:t>
      </w:r>
      <w:r>
        <w:t xml:space="preserve"> and calculation load, t</w:t>
      </w:r>
      <w:r w:rsidR="0039421D">
        <w:t xml:space="preserve">he </w:t>
      </w:r>
      <w:r w:rsidR="001D34D9">
        <w:t>Unity server</w:t>
      </w:r>
      <w:r w:rsidR="0039421D">
        <w:t xml:space="preserve"> </w:t>
      </w:r>
      <w:r w:rsidR="009359CC">
        <w:t>is deployed</w:t>
      </w:r>
      <w:r w:rsidR="0039421D">
        <w:t xml:space="preserve"> on </w:t>
      </w:r>
      <w:r>
        <w:t xml:space="preserve">a </w:t>
      </w:r>
      <w:r w:rsidR="0039421D">
        <w:t xml:space="preserve">data station with </w:t>
      </w:r>
      <w:r w:rsidR="009359CC">
        <w:t xml:space="preserve">2 </w:t>
      </w:r>
      <w:r w:rsidR="009359CC" w:rsidRPr="009359CC">
        <w:t>NVIDIA TITAN X Graphics Card</w:t>
      </w:r>
      <w:r w:rsidR="009359CC">
        <w:t xml:space="preserve">. </w:t>
      </w:r>
      <w:r w:rsidR="006B7382">
        <w:t xml:space="preserve">The framework of agent is </w:t>
      </w:r>
      <w:proofErr w:type="spellStart"/>
      <w:r w:rsidR="006B7382" w:rsidRPr="006B7382">
        <w:t>Tensorflow</w:t>
      </w:r>
      <w:proofErr w:type="spellEnd"/>
      <w:r w:rsidR="006B7382" w:rsidRPr="006B7382">
        <w:t xml:space="preserve"> GPU r1.2</w:t>
      </w:r>
      <w:r w:rsidR="006B7382">
        <w:t xml:space="preserve">. Other </w:t>
      </w:r>
      <w:r w:rsidR="006B7382" w:rsidRPr="006B7382">
        <w:t xml:space="preserve">environment </w:t>
      </w:r>
      <w:r w:rsidR="006B7382">
        <w:t>configuration includes</w:t>
      </w:r>
      <w:r w:rsidR="006B7382" w:rsidRPr="006B7382">
        <w:t xml:space="preserve"> </w:t>
      </w:r>
      <w:r w:rsidR="006B7382">
        <w:t>P</w:t>
      </w:r>
      <w:r w:rsidR="006049D9">
        <w:t>ython 3.5.2</w:t>
      </w:r>
      <w:r w:rsidR="006B7382" w:rsidRPr="006B7382">
        <w:t xml:space="preserve">, CUDA Toolkit 8.0 GA2, </w:t>
      </w:r>
      <w:proofErr w:type="spellStart"/>
      <w:r w:rsidR="006B7382" w:rsidRPr="006B7382">
        <w:t>cuDNN</w:t>
      </w:r>
      <w:proofErr w:type="spellEnd"/>
      <w:r w:rsidR="006B7382" w:rsidRPr="006B7382">
        <w:t xml:space="preserve"> v6.0 (April 27, 2017) and Windows </w:t>
      </w:r>
      <w:r w:rsidR="006B7382">
        <w:t>10</w:t>
      </w:r>
      <w:r w:rsidR="006B7382" w:rsidRPr="006B7382">
        <w:t>.</w:t>
      </w:r>
    </w:p>
    <w:p w14:paraId="583A74DD" w14:textId="573206C4" w:rsidR="0039421D" w:rsidRDefault="0039421D"/>
    <w:p w14:paraId="353A7D39" w14:textId="3679100B" w:rsidR="001D34D9" w:rsidRDefault="006B7382">
      <w:r>
        <w:lastRenderedPageBreak/>
        <w:t xml:space="preserve">The </w:t>
      </w:r>
      <w:r w:rsidR="001D34D9">
        <w:rPr>
          <w:rFonts w:hint="eastAsia"/>
        </w:rPr>
        <w:t>E</w:t>
      </w:r>
      <w:r w:rsidR="001D34D9">
        <w:t>EG data is acquired @250Hz</w:t>
      </w:r>
      <w:r>
        <w:t xml:space="preserve"> by </w:t>
      </w:r>
      <w:proofErr w:type="spellStart"/>
      <w:r>
        <w:t>OpenBCI</w:t>
      </w:r>
      <w:proofErr w:type="spellEnd"/>
      <w:r>
        <w:t xml:space="preserve"> </w:t>
      </w:r>
      <w:proofErr w:type="spellStart"/>
      <w:r>
        <w:t>Cyton</w:t>
      </w:r>
      <w:proofErr w:type="spellEnd"/>
      <w:r>
        <w:t xml:space="preserve"> board</w:t>
      </w:r>
      <w:r w:rsidR="001D34D9">
        <w:t xml:space="preserve">. </w:t>
      </w:r>
      <w:r>
        <w:t xml:space="preserve">Raw </w:t>
      </w:r>
      <w:r w:rsidR="001B0D2C">
        <w:t xml:space="preserve">data is filtered to 1-50Hz and </w:t>
      </w:r>
      <w:r w:rsidR="001B0D2C" w:rsidRPr="001B0D2C">
        <w:t xml:space="preserve">Fast Fourier </w:t>
      </w:r>
      <w:r w:rsidR="001B0D2C">
        <w:t>t</w:t>
      </w:r>
      <w:r w:rsidR="001B0D2C" w:rsidRPr="001B0D2C">
        <w:t>ransform</w:t>
      </w:r>
      <w:r w:rsidR="001B0D2C">
        <w:t>ed</w:t>
      </w:r>
      <w:r w:rsidR="006049D9">
        <w:t xml:space="preserve"> </w:t>
      </w:r>
      <w:r>
        <w:t>(FFT)</w:t>
      </w:r>
      <w:r w:rsidR="001B0D2C">
        <w:t xml:space="preserve"> into EEG band power: </w:t>
      </w:r>
      <w:r w:rsidR="001B0D2C" w:rsidRPr="001B0D2C">
        <w:t>Delta wave</w:t>
      </w:r>
      <w:r w:rsidR="001B0D2C">
        <w:t xml:space="preserve"> </w:t>
      </w:r>
      <w:r w:rsidR="001B0D2C" w:rsidRPr="001B0D2C">
        <w:t>(0.5–3 Hz)</w:t>
      </w:r>
      <w:r w:rsidR="001B0D2C">
        <w:t xml:space="preserve">, </w:t>
      </w:r>
      <w:r w:rsidR="001B0D2C" w:rsidRPr="001B0D2C">
        <w:t>Theta wave</w:t>
      </w:r>
      <w:r w:rsidR="001B0D2C">
        <w:t xml:space="preserve"> </w:t>
      </w:r>
      <w:r w:rsidR="001B0D2C" w:rsidRPr="001B0D2C">
        <w:t>(4–7 Hz)</w:t>
      </w:r>
      <w:r w:rsidR="001B0D2C">
        <w:t xml:space="preserve">, </w:t>
      </w:r>
      <w:r w:rsidR="001B0D2C" w:rsidRPr="001B0D2C">
        <w:t>Alpha wave (8–13 Hz)</w:t>
      </w:r>
      <w:r w:rsidR="001B0D2C">
        <w:t xml:space="preserve">, </w:t>
      </w:r>
      <w:r w:rsidR="001B0D2C" w:rsidRPr="001B0D2C">
        <w:t>Beta wave (16–31 Hz)</w:t>
      </w:r>
      <w:r w:rsidR="001B0D2C">
        <w:t xml:space="preserve"> and </w:t>
      </w:r>
      <w:r w:rsidR="001B0D2C" w:rsidRPr="001B0D2C">
        <w:t>Gamma wave (32–</w:t>
      </w:r>
      <w:r w:rsidR="001B0D2C">
        <w:t>50</w:t>
      </w:r>
      <w:r w:rsidR="001B0D2C" w:rsidRPr="001B0D2C">
        <w:t xml:space="preserve"> Hz)</w:t>
      </w:r>
      <w:r w:rsidR="001B0D2C">
        <w:t>. The band power data is send to UDP server in Unity and streamed in hard drive for future analysis.</w:t>
      </w:r>
    </w:p>
    <w:p w14:paraId="1DA55B51" w14:textId="77777777" w:rsidR="006B7382" w:rsidRDefault="006B7382"/>
    <w:p w14:paraId="387608B8" w14:textId="27E2661B" w:rsidR="001D34D9" w:rsidRDefault="001D34D9">
      <w:r>
        <w:t>Run at different pace</w:t>
      </w:r>
    </w:p>
    <w:p w14:paraId="3373F286" w14:textId="77777777" w:rsidR="00FD634A" w:rsidRDefault="00FD634A"/>
    <w:p w14:paraId="5FA068D4" w14:textId="305EE5A6" w:rsidR="00FD634A" w:rsidRPr="0054158B" w:rsidRDefault="00FD634A" w:rsidP="00FD634A">
      <w:pPr>
        <w:rPr>
          <w:b/>
        </w:rPr>
      </w:pPr>
      <w:r w:rsidRPr="0054158B">
        <w:rPr>
          <w:rFonts w:hint="eastAsia"/>
          <w:b/>
        </w:rPr>
        <w:t>-</w:t>
      </w:r>
      <w:r w:rsidRPr="0054158B">
        <w:rPr>
          <w:b/>
        </w:rPr>
        <w:t xml:space="preserve"> </w:t>
      </w:r>
      <w:r w:rsidR="00373315">
        <w:rPr>
          <w:b/>
        </w:rPr>
        <w:t xml:space="preserve">Anatomy of One Loop </w:t>
      </w:r>
    </w:p>
    <w:p w14:paraId="50C05EA6" w14:textId="77777777" w:rsidR="008B3BC7" w:rsidRDefault="008B3BC7"/>
    <w:p w14:paraId="51A86A02" w14:textId="3974CBEF" w:rsidR="008B3BC7" w:rsidRDefault="008B3BC7">
      <w:r>
        <w:rPr>
          <w:rFonts w:hint="eastAsia"/>
        </w:rPr>
        <w:t>-</w:t>
      </w:r>
      <w:r>
        <w:t>Example 1</w:t>
      </w:r>
    </w:p>
    <w:p w14:paraId="509C6878" w14:textId="2C57A57F" w:rsidR="008B3BC7" w:rsidRDefault="008B3BC7">
      <w:r>
        <w:rPr>
          <w:rFonts w:hint="eastAsia"/>
        </w:rPr>
        <w:t>-</w:t>
      </w:r>
      <w:r>
        <w:t>Example 2</w:t>
      </w:r>
    </w:p>
    <w:p w14:paraId="3B984163" w14:textId="5B113640" w:rsidR="00261D6E" w:rsidRDefault="00261D6E"/>
    <w:p w14:paraId="47056F87" w14:textId="287DFCC5" w:rsidR="00261D6E" w:rsidRPr="0039421D" w:rsidRDefault="00261D6E" w:rsidP="00261D6E">
      <w:pPr>
        <w:pStyle w:val="a3"/>
      </w:pPr>
      <w:r>
        <w:t>EVALUATION</w:t>
      </w:r>
    </w:p>
    <w:p w14:paraId="3E5B136F" w14:textId="77777777" w:rsidR="00261D6E" w:rsidRDefault="00261D6E"/>
    <w:p w14:paraId="63B0689D" w14:textId="77777777" w:rsidR="00AD1D80" w:rsidRDefault="00AD1D80"/>
    <w:p w14:paraId="7503A229" w14:textId="77777777" w:rsidR="00B219DF" w:rsidRDefault="00B219DF" w:rsidP="00B219DF">
      <w:proofErr w:type="spellStart"/>
      <w:r>
        <w:t>Benedikt</w:t>
      </w:r>
      <w:proofErr w:type="spellEnd"/>
      <w:r>
        <w:t xml:space="preserve"> </w:t>
      </w:r>
      <w:proofErr w:type="spellStart"/>
      <w:r>
        <w:t>Zoefel</w:t>
      </w:r>
      <w:proofErr w:type="spellEnd"/>
      <w:r>
        <w:t xml:space="preserve">, René J. </w:t>
      </w:r>
      <w:proofErr w:type="spellStart"/>
      <w:r>
        <w:t>Huster</w:t>
      </w:r>
      <w:proofErr w:type="spellEnd"/>
      <w:r>
        <w:t>, Christoph S. Herrmann,</w:t>
      </w:r>
    </w:p>
    <w:p w14:paraId="27710372" w14:textId="77777777" w:rsidR="00B219DF" w:rsidRDefault="00B219DF" w:rsidP="00B219DF">
      <w:r>
        <w:t>Neurofeedback training of the upper alpha frequency band in EEG improves cognitive performance,</w:t>
      </w:r>
    </w:p>
    <w:p w14:paraId="359DEC54" w14:textId="77777777" w:rsidR="00B219DF" w:rsidRDefault="00B219DF" w:rsidP="00B219DF">
      <w:proofErr w:type="spellStart"/>
      <w:r>
        <w:t>NeuroImage</w:t>
      </w:r>
      <w:proofErr w:type="spellEnd"/>
      <w:r>
        <w:t>,</w:t>
      </w:r>
    </w:p>
    <w:p w14:paraId="06802A09" w14:textId="77777777" w:rsidR="00B219DF" w:rsidRDefault="00B219DF" w:rsidP="00B219DF">
      <w:r>
        <w:t>Volume 54, Issue 2,</w:t>
      </w:r>
    </w:p>
    <w:p w14:paraId="7DD954BC" w14:textId="77777777" w:rsidR="00B219DF" w:rsidRDefault="00B219DF" w:rsidP="00B219DF">
      <w:r>
        <w:t>2011,</w:t>
      </w:r>
    </w:p>
    <w:p w14:paraId="1594BCB7" w14:textId="77777777" w:rsidR="00B219DF" w:rsidRDefault="00B219DF" w:rsidP="00B219DF">
      <w:r>
        <w:t>Pages 1427-1431,</w:t>
      </w:r>
    </w:p>
    <w:p w14:paraId="3A5466C8" w14:textId="743CCD4A" w:rsidR="00B219DF" w:rsidRDefault="00B219DF" w:rsidP="00B219DF">
      <w:r>
        <w:t>ISSN 1053-8119,</w:t>
      </w:r>
    </w:p>
    <w:p w14:paraId="5B9C92EE" w14:textId="20BDA8D4" w:rsidR="00B219DF" w:rsidRDefault="00B219DF" w:rsidP="00B219DF"/>
    <w:p w14:paraId="7D783DCA" w14:textId="77777777" w:rsidR="00B219DF" w:rsidRPr="00B219DF" w:rsidRDefault="00B219DF" w:rsidP="00DF7E19">
      <w:proofErr w:type="spellStart"/>
      <w:r w:rsidRPr="00B219DF">
        <w:t>Klimesch</w:t>
      </w:r>
      <w:proofErr w:type="spellEnd"/>
      <w:r w:rsidRPr="00B219DF">
        <w:t>, W.</w:t>
      </w:r>
    </w:p>
    <w:p w14:paraId="08E76AFE" w14:textId="77777777" w:rsidR="00B219DF" w:rsidRPr="00B219DF" w:rsidRDefault="00B219DF" w:rsidP="00DF7E19">
      <w:r w:rsidRPr="00B219DF">
        <w:t>EEG alpha and theta oscillations reflect cognitive and memory performance: A review and analysis</w:t>
      </w:r>
    </w:p>
    <w:p w14:paraId="31004873" w14:textId="1386043C" w:rsidR="00B219DF" w:rsidRPr="00B219DF" w:rsidRDefault="00B219DF" w:rsidP="00DF7E19">
      <w:r w:rsidRPr="00B219DF">
        <w:t xml:space="preserve">(1999) Brain Research Reviews, 29 (2-3), pp. 169-195. </w:t>
      </w:r>
    </w:p>
    <w:p w14:paraId="75911F0D" w14:textId="77777777" w:rsidR="00E54A9B" w:rsidRDefault="00E54A9B" w:rsidP="00B219DF"/>
    <w:p w14:paraId="3C41ACB4" w14:textId="77777777" w:rsidR="00E54A9B" w:rsidRDefault="00E54A9B" w:rsidP="00B219DF"/>
    <w:p w14:paraId="20984303" w14:textId="77777777" w:rsidR="00C274DD" w:rsidRPr="00C274DD" w:rsidRDefault="00E54A9B" w:rsidP="00C274D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274DD" w:rsidRPr="00C274DD">
        <w:t>1.</w:t>
      </w:r>
      <w:r w:rsidR="00C274DD" w:rsidRPr="00C274DD">
        <w:tab/>
        <w:t xml:space="preserve">Soraia M Alarcao and Manuel J Fonseca.  2017. Emotions recognition using EEG signals: a survey. </w:t>
      </w:r>
      <w:r w:rsidR="00C274DD" w:rsidRPr="00C274DD">
        <w:rPr>
          <w:i/>
        </w:rPr>
        <w:t>IEEE Transactions on Affective Computing</w:t>
      </w:r>
      <w:r w:rsidR="00C274DD" w:rsidRPr="00C274DD">
        <w:t xml:space="preserve">. </w:t>
      </w:r>
    </w:p>
    <w:p w14:paraId="0245C219" w14:textId="77777777" w:rsidR="00C274DD" w:rsidRPr="00C274DD" w:rsidRDefault="00C274DD" w:rsidP="00C274DD">
      <w:pPr>
        <w:pStyle w:val="EndNoteBibliography"/>
        <w:ind w:left="720" w:hanging="720"/>
      </w:pPr>
      <w:r w:rsidRPr="00C274DD">
        <w:t>2.</w:t>
      </w:r>
      <w:r w:rsidRPr="00C274DD">
        <w:tab/>
        <w:t xml:space="preserve">Fabio Babiloni, Andrzej Cichocki and Shangkai Gao.  2007. Brain-computer interfaces: towards practical implementations and potential applications. </w:t>
      </w:r>
      <w:r w:rsidRPr="00C274DD">
        <w:rPr>
          <w:i/>
        </w:rPr>
        <w:t>Computational Intelligence and Neuroscience</w:t>
      </w:r>
      <w:r w:rsidRPr="00C274DD">
        <w:t xml:space="preserve">, 2007. </w:t>
      </w:r>
    </w:p>
    <w:p w14:paraId="0A8954E8" w14:textId="77777777" w:rsidR="00C274DD" w:rsidRPr="00C274DD" w:rsidRDefault="00C274DD" w:rsidP="00C274DD">
      <w:pPr>
        <w:pStyle w:val="EndNoteBibliography"/>
        <w:ind w:left="720" w:hanging="720"/>
      </w:pPr>
      <w:r w:rsidRPr="00C274DD">
        <w:t>3.</w:t>
      </w:r>
      <w:r w:rsidRPr="00C274DD">
        <w:tab/>
        <w:t xml:space="preserve">Jessica D Bayliss and Dana H Ballard.  2000. A virtual reality testbed for brain-computer interface research. </w:t>
      </w:r>
      <w:r w:rsidRPr="00C274DD">
        <w:rPr>
          <w:i/>
        </w:rPr>
        <w:t>IEEE Transactions on Rehabilitation Engineering</w:t>
      </w:r>
      <w:r w:rsidRPr="00C274DD">
        <w:t xml:space="preserve">, 8 (2). 188-190. </w:t>
      </w:r>
    </w:p>
    <w:p w14:paraId="4A78F923" w14:textId="77777777" w:rsidR="00C274DD" w:rsidRPr="00C274DD" w:rsidRDefault="00C274DD" w:rsidP="00C274DD">
      <w:pPr>
        <w:pStyle w:val="EndNoteBibliography"/>
        <w:ind w:left="720" w:hanging="720"/>
      </w:pPr>
      <w:r w:rsidRPr="00C274DD">
        <w:t>4.</w:t>
      </w:r>
      <w:r w:rsidRPr="00C274DD">
        <w:tab/>
        <w:t xml:space="preserve">Sheffy Bhayee, Patricia Tomaszewski, Daniel H Lee, Graeme Moffat, Lou Pino, Sylvain Moreno and Norman AS Farb.  2016. Attentional and affective consequences of technology supported mindfulness training: a randomised, active control, efficacy trial. </w:t>
      </w:r>
      <w:r w:rsidRPr="00C274DD">
        <w:rPr>
          <w:i/>
        </w:rPr>
        <w:t>BMC psychology</w:t>
      </w:r>
      <w:r w:rsidRPr="00C274DD">
        <w:t xml:space="preserve">, 4 (1). 60. </w:t>
      </w:r>
    </w:p>
    <w:p w14:paraId="6A164502" w14:textId="77777777" w:rsidR="00C274DD" w:rsidRPr="00C274DD" w:rsidRDefault="00C274DD" w:rsidP="00C274DD">
      <w:pPr>
        <w:pStyle w:val="EndNoteBibliography"/>
        <w:ind w:left="720" w:hanging="720"/>
      </w:pPr>
      <w:r w:rsidRPr="00C274DD">
        <w:t>5.</w:t>
      </w:r>
      <w:r w:rsidRPr="00C274DD">
        <w:tab/>
        <w:t xml:space="preserve">Kevin W Chen, Christine C Berger, Eric Manheimer, Darlene Forde, Jessica Magidson, Laya </w:t>
      </w:r>
      <w:r w:rsidRPr="00C274DD">
        <w:lastRenderedPageBreak/>
        <w:t xml:space="preserve">Dachman and CW Lejuez.  2012. Meditative therapies for reducing anxiety: A systematic review and meta‐analysis of randomized controlled trials. </w:t>
      </w:r>
      <w:r w:rsidRPr="00C274DD">
        <w:rPr>
          <w:i/>
        </w:rPr>
        <w:t>Depression and anxiety</w:t>
      </w:r>
      <w:r w:rsidRPr="00C274DD">
        <w:t xml:space="preserve">, 29 (7). 545-562. </w:t>
      </w:r>
    </w:p>
    <w:p w14:paraId="57ECD1E4" w14:textId="77777777" w:rsidR="00C274DD" w:rsidRPr="00C274DD" w:rsidRDefault="00C274DD" w:rsidP="00C274DD">
      <w:pPr>
        <w:pStyle w:val="EndNoteBibliography"/>
        <w:ind w:left="720" w:hanging="720"/>
      </w:pPr>
      <w:r w:rsidRPr="00C274DD">
        <w:t>6.</w:t>
      </w:r>
      <w:r w:rsidRPr="00C274DD">
        <w:tab/>
        <w:t xml:space="preserve">Doron Friedman, Robert Leeb, Christoph Guger, Anthony Steed, Gert Pfurtscheller and Mel Slater.  2007. Navigating virtual reality by thought: What is it like? </w:t>
      </w:r>
      <w:r w:rsidRPr="00C274DD">
        <w:rPr>
          <w:i/>
        </w:rPr>
        <w:t>Presence: Teleoperators and virtual environments</w:t>
      </w:r>
      <w:r w:rsidRPr="00C274DD">
        <w:t xml:space="preserve">, 16 (1). 100-110. </w:t>
      </w:r>
    </w:p>
    <w:p w14:paraId="596D09E2" w14:textId="77777777" w:rsidR="00C274DD" w:rsidRPr="00C274DD" w:rsidRDefault="00C274DD" w:rsidP="00C274DD">
      <w:pPr>
        <w:pStyle w:val="EndNoteBibliography"/>
        <w:ind w:left="720" w:hanging="720"/>
      </w:pPr>
      <w:r w:rsidRPr="00C274DD">
        <w:t>7.</w:t>
      </w:r>
      <w:r w:rsidRPr="00C274DD">
        <w:tab/>
        <w:t xml:space="preserve">S. Koelstra, C. Muhl, M. Soleymani, Lee Jong-Seok, A. Yazdani, T. Ebrahimi, T. Pun, A. Nijholt and I. Patras.  2012. DEAP: A Database for Emotion Analysis ;Using Physiological Signals. </w:t>
      </w:r>
      <w:r w:rsidRPr="00C274DD">
        <w:rPr>
          <w:i/>
        </w:rPr>
        <w:t>IEEE Transactions on Affective Computing</w:t>
      </w:r>
      <w:r w:rsidRPr="00C274DD">
        <w:t>, 3 (1). 18-31. 10.1109/t-affc.2011.15</w:t>
      </w:r>
    </w:p>
    <w:p w14:paraId="42E317BA" w14:textId="77777777" w:rsidR="00C274DD" w:rsidRPr="00C274DD" w:rsidRDefault="00C274DD" w:rsidP="00C274DD">
      <w:pPr>
        <w:pStyle w:val="EndNoteBibliography"/>
        <w:ind w:left="720" w:hanging="720"/>
      </w:pPr>
      <w:r w:rsidRPr="00C274DD">
        <w:t>8.</w:t>
      </w:r>
      <w:r w:rsidRPr="00C274DD">
        <w:tab/>
        <w:t xml:space="preserve">Edmund C Lalor, Simon P Kelly, Ciarán Finucane, Robert Burke, Ray Smith, Richard B Reilly and Gary Mcdarby.  2005. Steady-state VEP-based brain-computer interface control in an immersive 3D gaming environment. </w:t>
      </w:r>
      <w:r w:rsidRPr="00C274DD">
        <w:rPr>
          <w:i/>
        </w:rPr>
        <w:t>EURASIP Journal on Advances in Signal Processing</w:t>
      </w:r>
      <w:r w:rsidRPr="00C274DD">
        <w:t xml:space="preserve">, 2005 (19). 706906. </w:t>
      </w:r>
    </w:p>
    <w:p w14:paraId="77004A62" w14:textId="77777777" w:rsidR="00C274DD" w:rsidRPr="00C274DD" w:rsidRDefault="00C274DD" w:rsidP="00C274DD">
      <w:pPr>
        <w:pStyle w:val="EndNoteBibliography"/>
        <w:ind w:left="720" w:hanging="720"/>
      </w:pPr>
      <w:r w:rsidRPr="00C274DD">
        <w:t>9.</w:t>
      </w:r>
      <w:r w:rsidRPr="00C274DD">
        <w:tab/>
        <w:t xml:space="preserve">Anatole Lécuyer, Fabien Lotte, Richard B Reilly, Robert Leeb, Michitaka Hirose and Mel Slater.  2008. Brain-computer interfaces, virtual reality, and videogames. </w:t>
      </w:r>
      <w:r w:rsidRPr="00C274DD">
        <w:rPr>
          <w:i/>
        </w:rPr>
        <w:t>Computer</w:t>
      </w:r>
      <w:r w:rsidRPr="00C274DD">
        <w:t xml:space="preserve">, 41 (10). </w:t>
      </w:r>
    </w:p>
    <w:p w14:paraId="03BE6AD7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0.</w:t>
      </w:r>
      <w:r w:rsidRPr="00C274DD">
        <w:tab/>
        <w:t xml:space="preserve">Fabien Lotte, Josef Faller, Christoph Guger, Yann Renard, Gert Pfurtscheller, Anatole Lécuyer and Robert Leeb.  2012. Combining BCI with virtual reality: towards new applications and improved BCI. in </w:t>
      </w:r>
      <w:r w:rsidRPr="00C274DD">
        <w:rPr>
          <w:i/>
        </w:rPr>
        <w:t>Towards Practical Brain-Computer Interfaces</w:t>
      </w:r>
      <w:r w:rsidRPr="00C274DD">
        <w:t>, Springer, 197-220.</w:t>
      </w:r>
    </w:p>
    <w:p w14:paraId="506C158C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1.</w:t>
      </w:r>
      <w:r w:rsidRPr="00C274DD">
        <w:tab/>
        <w:t xml:space="preserve">Fabien Lotte, Yann Renard and Anatole Lécuyer.  2008. Self-paced brain-computer interaction with virtual worlds: A quantitative and qualitative study “out of the lab”. in </w:t>
      </w:r>
      <w:r w:rsidRPr="00C274DD">
        <w:rPr>
          <w:i/>
        </w:rPr>
        <w:t>4th international brain computer interface workshop and training course</w:t>
      </w:r>
      <w:r w:rsidRPr="00C274DD">
        <w:t xml:space="preserve">. </w:t>
      </w:r>
    </w:p>
    <w:p w14:paraId="185DF928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2.</w:t>
      </w:r>
      <w:r w:rsidRPr="00C274DD">
        <w:tab/>
        <w:t xml:space="preserve">Madhavan Mani, David J Kavanagh, Leanne Hides and Stoyan R Stoyanov.  2015. Review and evaluation of mindfulness-based iPhone apps. </w:t>
      </w:r>
      <w:r w:rsidRPr="00C274DD">
        <w:rPr>
          <w:i/>
        </w:rPr>
        <w:t>JMIR mHealth and uHealth</w:t>
      </w:r>
      <w:r w:rsidRPr="00C274DD">
        <w:t xml:space="preserve">, 3 (3). </w:t>
      </w:r>
    </w:p>
    <w:p w14:paraId="37D405A1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3.</w:t>
      </w:r>
      <w:r w:rsidRPr="00C274DD">
        <w:tab/>
        <w:t xml:space="preserve">William R Marchand.  2012. Mindfulness-based stress reduction, mindfulness-based cognitive therapy, and Zen meditation for depression, anxiety, pain, and psychological distress. </w:t>
      </w:r>
      <w:r w:rsidRPr="00C274DD">
        <w:rPr>
          <w:i/>
        </w:rPr>
        <w:t>Journal of Psychiatric Practice®</w:t>
      </w:r>
      <w:r w:rsidRPr="00C274DD">
        <w:t xml:space="preserve">, 18 (4). 233-252. </w:t>
      </w:r>
    </w:p>
    <w:p w14:paraId="0C7B97A2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4.</w:t>
      </w:r>
      <w:r w:rsidRPr="00C274DD">
        <w:tab/>
        <w:t xml:space="preserve">Muhammad Nadzeri Munawar, RIYANARTO Sarno, DIMAS ANTON Asfani, Tomohiko Igasaki and Brilian T Nugraha.  2016. Significant preprocessing method in EEG-Based emotions classification. </w:t>
      </w:r>
      <w:r w:rsidRPr="00C274DD">
        <w:rPr>
          <w:i/>
        </w:rPr>
        <w:t>J. Theor. Appl. Inf. Technol</w:t>
      </w:r>
      <w:r w:rsidRPr="00C274DD">
        <w:t xml:space="preserve">, 87 (2). 176-190. </w:t>
      </w:r>
    </w:p>
    <w:p w14:paraId="320433ED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5.</w:t>
      </w:r>
      <w:r w:rsidRPr="00C274DD">
        <w:tab/>
        <w:t xml:space="preserve">Inmaculada Plaza, Marcelo Marcos Piva Demarzo, Paola Herrera-Mercadal and Javier García-Campayo.  2013. Mindfulness-based mobile applications: literature review and analysis of current features. </w:t>
      </w:r>
      <w:r w:rsidRPr="00C274DD">
        <w:rPr>
          <w:i/>
        </w:rPr>
        <w:t>JMIR mHealth and uHealth</w:t>
      </w:r>
      <w:r w:rsidRPr="00C274DD">
        <w:t xml:space="preserve">, 1 (2). </w:t>
      </w:r>
    </w:p>
    <w:p w14:paraId="10DDFC2C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6.</w:t>
      </w:r>
      <w:r w:rsidRPr="00C274DD">
        <w:tab/>
        <w:t xml:space="preserve">Ricardo Ron-Angevin and Antonio Díaz-Estrella.  2009. Brain–computer interface: Changes in performance using virtual reality techniques. </w:t>
      </w:r>
      <w:r w:rsidRPr="00C274DD">
        <w:rPr>
          <w:i/>
        </w:rPr>
        <w:t>Neuroscience letters</w:t>
      </w:r>
      <w:r w:rsidRPr="00C274DD">
        <w:t xml:space="preserve">, 449 (2). 123-127. </w:t>
      </w:r>
    </w:p>
    <w:p w14:paraId="730FA1BE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7.</w:t>
      </w:r>
      <w:r w:rsidRPr="00C274DD">
        <w:tab/>
        <w:t xml:space="preserve">Matthias Rötting, Thorsten Zander, Sandra Trösterer and Jeronimo Dzaack.  2009. Implicit interaction in multimodal human-machine systems. in </w:t>
      </w:r>
      <w:r w:rsidRPr="00C274DD">
        <w:rPr>
          <w:i/>
        </w:rPr>
        <w:t>Industrial Engineering and Ergonomics</w:t>
      </w:r>
      <w:r w:rsidRPr="00C274DD">
        <w:t>, Springer, 523-536.</w:t>
      </w:r>
    </w:p>
    <w:p w14:paraId="649E2E31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8.</w:t>
      </w:r>
      <w:r w:rsidRPr="00C274DD">
        <w:tab/>
        <w:t xml:space="preserve">Nico M Schmidt, Benjamin Blankertz and Matthias S Treder.  2012. Online detection of error-related potentials boosts the performance of mental typewriters. </w:t>
      </w:r>
      <w:r w:rsidRPr="00C274DD">
        <w:rPr>
          <w:i/>
        </w:rPr>
        <w:t>BMC neuroscience</w:t>
      </w:r>
      <w:r w:rsidRPr="00C274DD">
        <w:t xml:space="preserve">, 13 (1). 19. </w:t>
      </w:r>
    </w:p>
    <w:p w14:paraId="1FBAAF26" w14:textId="77777777" w:rsidR="00C274DD" w:rsidRPr="00C274DD" w:rsidRDefault="00C274DD" w:rsidP="00C274DD">
      <w:pPr>
        <w:pStyle w:val="EndNoteBibliography"/>
        <w:ind w:left="720" w:hanging="720"/>
      </w:pPr>
      <w:r w:rsidRPr="00C274DD">
        <w:t>19.</w:t>
      </w:r>
      <w:r w:rsidRPr="00C274DD">
        <w:tab/>
        <w:t xml:space="preserve">Hideaki Touyama, Masahide Aotsuka and Michitaka Hirose.  2008. A pilot study on virtual </w:t>
      </w:r>
      <w:r w:rsidRPr="00C274DD">
        <w:lastRenderedPageBreak/>
        <w:t xml:space="preserve">camera control via Steady-State VEP in immersing virtual environments. in </w:t>
      </w:r>
      <w:r w:rsidRPr="00C274DD">
        <w:rPr>
          <w:i/>
        </w:rPr>
        <w:t>Proceedings of the Third IASTED International Conference</w:t>
      </w:r>
      <w:r w:rsidRPr="00C274DD">
        <w:t xml:space="preserve">, 43. </w:t>
      </w:r>
    </w:p>
    <w:p w14:paraId="23B6A8DE" w14:textId="77777777" w:rsidR="00C274DD" w:rsidRPr="00C274DD" w:rsidRDefault="00C274DD" w:rsidP="00C274DD">
      <w:pPr>
        <w:pStyle w:val="EndNoteBibliography"/>
        <w:ind w:left="720" w:hanging="720"/>
      </w:pPr>
      <w:r w:rsidRPr="00C274DD">
        <w:t>20.</w:t>
      </w:r>
      <w:r w:rsidRPr="00C274DD">
        <w:tab/>
        <w:t xml:space="preserve">Jonathan R Wolpaw, Niels Birbaumer, Dennis J McFarland, Gert Pfurtscheller and Theresa M Vaughan.  2002. Brain–computer interfaces for communication and control. </w:t>
      </w:r>
      <w:r w:rsidRPr="00C274DD">
        <w:rPr>
          <w:i/>
        </w:rPr>
        <w:t>Clinical neurophysiology</w:t>
      </w:r>
      <w:r w:rsidRPr="00C274DD">
        <w:t xml:space="preserve">, 113 (6). 767-791. </w:t>
      </w:r>
    </w:p>
    <w:p w14:paraId="3ACD4600" w14:textId="77777777" w:rsidR="00C274DD" w:rsidRPr="00C274DD" w:rsidRDefault="00C274DD" w:rsidP="00C274DD">
      <w:pPr>
        <w:pStyle w:val="EndNoteBibliography"/>
        <w:ind w:left="720" w:hanging="720"/>
      </w:pPr>
      <w:r w:rsidRPr="00C274DD">
        <w:t>21.</w:t>
      </w:r>
      <w:r w:rsidRPr="00C274DD">
        <w:tab/>
        <w:t xml:space="preserve">Thorsten O Zander, Jonas Brönstrup, Romy Lorenz and Laurens R Krol.  2014. Towards BCI-based implicit control in human–computer interaction. in </w:t>
      </w:r>
      <w:r w:rsidRPr="00C274DD">
        <w:rPr>
          <w:i/>
        </w:rPr>
        <w:t>Advances in Physiological Computing</w:t>
      </w:r>
      <w:r w:rsidRPr="00C274DD">
        <w:t>, Springer, 67-90.</w:t>
      </w:r>
    </w:p>
    <w:p w14:paraId="3C3892B5" w14:textId="77777777" w:rsidR="00C274DD" w:rsidRPr="00C274DD" w:rsidRDefault="00C274DD" w:rsidP="00C274DD">
      <w:pPr>
        <w:pStyle w:val="EndNoteBibliography"/>
        <w:ind w:left="720" w:hanging="720"/>
      </w:pPr>
      <w:r w:rsidRPr="00C274DD">
        <w:t>22.</w:t>
      </w:r>
      <w:r w:rsidRPr="00C274DD">
        <w:tab/>
        <w:t xml:space="preserve">Thorsten O Zander, Christian Kothe, Sabine Jatzev and Matti Gaertner.  2010. Enhancing human-computer interaction with input from active and passive brain-computer interfaces. in </w:t>
      </w:r>
      <w:r w:rsidRPr="00C274DD">
        <w:rPr>
          <w:i/>
        </w:rPr>
        <w:t>Brain-computer interfaces</w:t>
      </w:r>
      <w:r w:rsidRPr="00C274DD">
        <w:t>, Springer, 181-199.</w:t>
      </w:r>
    </w:p>
    <w:p w14:paraId="5E2D79EC" w14:textId="77777777" w:rsidR="00C274DD" w:rsidRPr="00C274DD" w:rsidRDefault="00C274DD" w:rsidP="00C274DD">
      <w:pPr>
        <w:pStyle w:val="EndNoteBibliography"/>
        <w:ind w:left="720" w:hanging="720"/>
      </w:pPr>
      <w:r w:rsidRPr="00C274DD">
        <w:t>23.</w:t>
      </w:r>
      <w:r w:rsidRPr="00C274DD">
        <w:tab/>
        <w:t xml:space="preserve">B. Zoefel, R. J. Huster and C. S. Herrmann.  2011. Neurofeedback training of the upper alpha frequency band in EEG improves cognitive performance. </w:t>
      </w:r>
      <w:r w:rsidRPr="00C274DD">
        <w:rPr>
          <w:i/>
        </w:rPr>
        <w:t>Neuroimage</w:t>
      </w:r>
      <w:r w:rsidRPr="00C274DD">
        <w:t>, 54 (2). 1427-1431. 10.1016/j.neuroimage.2010.08.078</w:t>
      </w:r>
    </w:p>
    <w:p w14:paraId="270283DD" w14:textId="6160EB3D" w:rsidR="00B219DF" w:rsidRPr="00B219DF" w:rsidRDefault="00E54A9B" w:rsidP="00B219DF">
      <w:r>
        <w:fldChar w:fldCharType="end"/>
      </w:r>
    </w:p>
    <w:sectPr w:rsidR="00B219DF" w:rsidRPr="00B219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A8C49B1"/>
    <w:multiLevelType w:val="hybridMultilevel"/>
    <w:tmpl w:val="1C74D9B6"/>
    <w:lvl w:ilvl="0" w:tplc="66E0228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M-SIGCHI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05atp0xdde4ezx21xdad7f9rtfe5zzpda&quot;&gt;uist-2018&lt;record-ids&gt;&lt;item&gt;13&lt;/item&gt;&lt;item&gt;14&lt;/item&gt;&lt;item&gt;21&lt;/item&gt;&lt;item&gt;22&lt;/item&gt;&lt;item&gt;23&lt;/item&gt;&lt;item&gt;25&lt;/item&gt;&lt;item&gt;27&lt;/item&gt;&lt;item&gt;28&lt;/item&gt;&lt;item&gt;29&lt;/item&gt;&lt;item&gt;30&lt;/item&gt;&lt;item&gt;31&lt;/item&gt;&lt;item&gt;32&lt;/item&gt;&lt;item&gt;35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/record-ids&gt;&lt;/item&gt;&lt;/Libraries&gt;"/>
  </w:docVars>
  <w:rsids>
    <w:rsidRoot w:val="0095505D"/>
    <w:rsid w:val="00015BEF"/>
    <w:rsid w:val="00050B8D"/>
    <w:rsid w:val="00053A1C"/>
    <w:rsid w:val="0007031C"/>
    <w:rsid w:val="00075520"/>
    <w:rsid w:val="000A22E2"/>
    <w:rsid w:val="000A256A"/>
    <w:rsid w:val="000C52D3"/>
    <w:rsid w:val="000D66AA"/>
    <w:rsid w:val="00105078"/>
    <w:rsid w:val="00124084"/>
    <w:rsid w:val="00143494"/>
    <w:rsid w:val="001618AB"/>
    <w:rsid w:val="0018708F"/>
    <w:rsid w:val="001B0D2C"/>
    <w:rsid w:val="001B23E5"/>
    <w:rsid w:val="001B7DB6"/>
    <w:rsid w:val="001D34D9"/>
    <w:rsid w:val="001F00E5"/>
    <w:rsid w:val="00224B98"/>
    <w:rsid w:val="002344A5"/>
    <w:rsid w:val="00237D93"/>
    <w:rsid w:val="0024592C"/>
    <w:rsid w:val="00247D19"/>
    <w:rsid w:val="00261D6E"/>
    <w:rsid w:val="00263639"/>
    <w:rsid w:val="002A160E"/>
    <w:rsid w:val="002A4F4B"/>
    <w:rsid w:val="002C6E5B"/>
    <w:rsid w:val="002D07BC"/>
    <w:rsid w:val="00315D59"/>
    <w:rsid w:val="00317139"/>
    <w:rsid w:val="00340742"/>
    <w:rsid w:val="003627BF"/>
    <w:rsid w:val="00373315"/>
    <w:rsid w:val="0039421D"/>
    <w:rsid w:val="003A6524"/>
    <w:rsid w:val="003D7699"/>
    <w:rsid w:val="003D7B70"/>
    <w:rsid w:val="003F487C"/>
    <w:rsid w:val="00400921"/>
    <w:rsid w:val="00404A59"/>
    <w:rsid w:val="004213F0"/>
    <w:rsid w:val="00466F69"/>
    <w:rsid w:val="004708CA"/>
    <w:rsid w:val="00470A20"/>
    <w:rsid w:val="0047594D"/>
    <w:rsid w:val="004C25E8"/>
    <w:rsid w:val="004F1455"/>
    <w:rsid w:val="004F412B"/>
    <w:rsid w:val="00520648"/>
    <w:rsid w:val="00537E71"/>
    <w:rsid w:val="0054158B"/>
    <w:rsid w:val="0054344E"/>
    <w:rsid w:val="005730A6"/>
    <w:rsid w:val="005762F0"/>
    <w:rsid w:val="005803D5"/>
    <w:rsid w:val="00581309"/>
    <w:rsid w:val="005847DE"/>
    <w:rsid w:val="005B4C62"/>
    <w:rsid w:val="005D47ED"/>
    <w:rsid w:val="005F35A5"/>
    <w:rsid w:val="006049D9"/>
    <w:rsid w:val="006203FF"/>
    <w:rsid w:val="006B7382"/>
    <w:rsid w:val="006C06CA"/>
    <w:rsid w:val="006D6F00"/>
    <w:rsid w:val="006E795F"/>
    <w:rsid w:val="006F2215"/>
    <w:rsid w:val="007263FC"/>
    <w:rsid w:val="00765258"/>
    <w:rsid w:val="007755C9"/>
    <w:rsid w:val="007D1441"/>
    <w:rsid w:val="007D7041"/>
    <w:rsid w:val="007F3388"/>
    <w:rsid w:val="00802D3B"/>
    <w:rsid w:val="00826A6A"/>
    <w:rsid w:val="00840625"/>
    <w:rsid w:val="00852427"/>
    <w:rsid w:val="008907DC"/>
    <w:rsid w:val="008941C3"/>
    <w:rsid w:val="008946E6"/>
    <w:rsid w:val="008B1487"/>
    <w:rsid w:val="008B3BC7"/>
    <w:rsid w:val="008F0F34"/>
    <w:rsid w:val="0091552A"/>
    <w:rsid w:val="0092505B"/>
    <w:rsid w:val="009359CC"/>
    <w:rsid w:val="0095505D"/>
    <w:rsid w:val="0096358F"/>
    <w:rsid w:val="0097015D"/>
    <w:rsid w:val="00972231"/>
    <w:rsid w:val="00974C89"/>
    <w:rsid w:val="00987747"/>
    <w:rsid w:val="009A5443"/>
    <w:rsid w:val="009C32A7"/>
    <w:rsid w:val="009D0CA9"/>
    <w:rsid w:val="009D58CC"/>
    <w:rsid w:val="009F1973"/>
    <w:rsid w:val="00A01B32"/>
    <w:rsid w:val="00A1347E"/>
    <w:rsid w:val="00A2719A"/>
    <w:rsid w:val="00A6443E"/>
    <w:rsid w:val="00A75B5E"/>
    <w:rsid w:val="00A80602"/>
    <w:rsid w:val="00A85E09"/>
    <w:rsid w:val="00A87DB9"/>
    <w:rsid w:val="00A97BDB"/>
    <w:rsid w:val="00AB357E"/>
    <w:rsid w:val="00AD1D80"/>
    <w:rsid w:val="00B219DF"/>
    <w:rsid w:val="00B43C3E"/>
    <w:rsid w:val="00B47EB9"/>
    <w:rsid w:val="00B5277F"/>
    <w:rsid w:val="00B72B06"/>
    <w:rsid w:val="00B86EEE"/>
    <w:rsid w:val="00BA0130"/>
    <w:rsid w:val="00BA5FF2"/>
    <w:rsid w:val="00BB1775"/>
    <w:rsid w:val="00BD672A"/>
    <w:rsid w:val="00BE1FDF"/>
    <w:rsid w:val="00C01553"/>
    <w:rsid w:val="00C26D36"/>
    <w:rsid w:val="00C274DD"/>
    <w:rsid w:val="00C542BC"/>
    <w:rsid w:val="00C62B17"/>
    <w:rsid w:val="00C841D7"/>
    <w:rsid w:val="00C96AB6"/>
    <w:rsid w:val="00CC14E5"/>
    <w:rsid w:val="00D043D4"/>
    <w:rsid w:val="00D153DD"/>
    <w:rsid w:val="00D27EE6"/>
    <w:rsid w:val="00D556A7"/>
    <w:rsid w:val="00D71CD4"/>
    <w:rsid w:val="00D73F21"/>
    <w:rsid w:val="00D84EDE"/>
    <w:rsid w:val="00D93774"/>
    <w:rsid w:val="00DD3B92"/>
    <w:rsid w:val="00DD553C"/>
    <w:rsid w:val="00DE15E1"/>
    <w:rsid w:val="00DF7E19"/>
    <w:rsid w:val="00E00626"/>
    <w:rsid w:val="00E2008B"/>
    <w:rsid w:val="00E21E28"/>
    <w:rsid w:val="00E424C7"/>
    <w:rsid w:val="00E503C2"/>
    <w:rsid w:val="00E51BDA"/>
    <w:rsid w:val="00E54A9B"/>
    <w:rsid w:val="00E6080C"/>
    <w:rsid w:val="00E76054"/>
    <w:rsid w:val="00E86521"/>
    <w:rsid w:val="00ED16B6"/>
    <w:rsid w:val="00ED2A2A"/>
    <w:rsid w:val="00EE17FD"/>
    <w:rsid w:val="00EE4FA2"/>
    <w:rsid w:val="00F156FF"/>
    <w:rsid w:val="00F2275E"/>
    <w:rsid w:val="00FC0B71"/>
    <w:rsid w:val="00FC6E7A"/>
    <w:rsid w:val="00FD634A"/>
    <w:rsid w:val="00FE3B5E"/>
    <w:rsid w:val="00FE43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F8BDB5"/>
  <w15:chartTrackingRefBased/>
  <w15:docId w15:val="{ACD8F46C-781B-4D28-8DBD-5E6F0D5BE1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HTML">
    <w:name w:val="HTML Preformatted"/>
    <w:basedOn w:val="a"/>
    <w:link w:val="HTML0"/>
    <w:uiPriority w:val="99"/>
    <w:semiHidden/>
    <w:unhideWhenUsed/>
    <w:rsid w:val="00B219DF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semiHidden/>
    <w:rsid w:val="00B219DF"/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E54A9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54A9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54A9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54A9B"/>
    <w:rPr>
      <w:rFonts w:ascii="等线" w:eastAsia="等线" w:hAnsi="等线"/>
      <w:noProof/>
      <w:sz w:val="20"/>
    </w:rPr>
  </w:style>
  <w:style w:type="paragraph" w:styleId="a3">
    <w:name w:val="Subtitle"/>
    <w:basedOn w:val="a"/>
    <w:next w:val="a"/>
    <w:link w:val="a4"/>
    <w:uiPriority w:val="11"/>
    <w:qFormat/>
    <w:rsid w:val="00D043D4"/>
    <w:pPr>
      <w:spacing w:before="240" w:after="60" w:line="312" w:lineRule="auto"/>
      <w:jc w:val="left"/>
      <w:outlineLvl w:val="1"/>
    </w:pPr>
    <w:rPr>
      <w:b/>
      <w:bCs/>
      <w:kern w:val="28"/>
      <w:sz w:val="32"/>
      <w:szCs w:val="32"/>
    </w:rPr>
  </w:style>
  <w:style w:type="character" w:customStyle="1" w:styleId="a4">
    <w:name w:val="副标题 字符"/>
    <w:basedOn w:val="a0"/>
    <w:link w:val="a3"/>
    <w:uiPriority w:val="11"/>
    <w:rsid w:val="00D043D4"/>
    <w:rPr>
      <w:b/>
      <w:bCs/>
      <w:kern w:val="28"/>
      <w:sz w:val="32"/>
      <w:szCs w:val="32"/>
    </w:rPr>
  </w:style>
  <w:style w:type="character" w:styleId="a5">
    <w:name w:val="Subtle Emphasis"/>
    <w:basedOn w:val="a0"/>
    <w:uiPriority w:val="19"/>
    <w:qFormat/>
    <w:rsid w:val="00D043D4"/>
    <w:rPr>
      <w:i/>
      <w:iCs/>
      <w:color w:val="404040" w:themeColor="text1" w:themeTint="BF"/>
    </w:rPr>
  </w:style>
  <w:style w:type="character" w:styleId="a6">
    <w:name w:val="Emphasis"/>
    <w:basedOn w:val="a0"/>
    <w:uiPriority w:val="20"/>
    <w:qFormat/>
    <w:rsid w:val="00D043D4"/>
    <w:rPr>
      <w:i/>
      <w:iCs/>
    </w:rPr>
  </w:style>
  <w:style w:type="character" w:styleId="a7">
    <w:name w:val="Strong"/>
    <w:basedOn w:val="a0"/>
    <w:uiPriority w:val="22"/>
    <w:qFormat/>
    <w:rsid w:val="00D043D4"/>
    <w:rPr>
      <w:b/>
      <w:bCs/>
    </w:rPr>
  </w:style>
  <w:style w:type="paragraph" w:styleId="a8">
    <w:name w:val="List Paragraph"/>
    <w:basedOn w:val="a"/>
    <w:uiPriority w:val="34"/>
    <w:qFormat/>
    <w:rsid w:val="008907DC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8795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74CB8B-6B31-49CC-8EBC-B929B5646C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2</TotalTime>
  <Pages>8</Pages>
  <Words>6767</Words>
  <Characters>38578</Characters>
  <Application>Microsoft Office Word</Application>
  <DocSecurity>0</DocSecurity>
  <Lines>321</Lines>
  <Paragraphs>90</Paragraphs>
  <ScaleCrop>false</ScaleCrop>
  <Company/>
  <LinksUpToDate>false</LinksUpToDate>
  <CharactersWithSpaces>45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ngda, Xu</dc:creator>
  <cp:keywords/>
  <dc:description/>
  <cp:lastModifiedBy>Tongda, Xu</cp:lastModifiedBy>
  <cp:revision>4</cp:revision>
  <dcterms:created xsi:type="dcterms:W3CDTF">2018-03-24T08:24:00Z</dcterms:created>
  <dcterms:modified xsi:type="dcterms:W3CDTF">2018-03-24T21:06:00Z</dcterms:modified>
</cp:coreProperties>
</file>